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871E1C8" w14:textId="2D7B907A" w:rsidR="00D87A9B" w:rsidRPr="004F7D84" w:rsidRDefault="001A70E8" w:rsidP="0003436F">
      <w:pPr>
        <w:rPr>
          <w:rFonts w:ascii="Times New Roman" w:hAnsi="Times New Roman" w:cs="Times New Roman"/>
          <w:b/>
        </w:rPr>
      </w:pPr>
      <w:r w:rsidRPr="004F7D84">
        <w:rPr>
          <w:rFonts w:ascii="Times New Roman" w:hAnsi="Times New Roman" w:cs="Times New Roman"/>
          <w:b/>
        </w:rPr>
        <w:t xml:space="preserve">S1 </w:t>
      </w:r>
      <w:r w:rsidR="006E55F8" w:rsidRPr="004F7D84">
        <w:rPr>
          <w:rFonts w:ascii="Times New Roman" w:hAnsi="Times New Roman" w:cs="Times New Roman"/>
          <w:b/>
        </w:rPr>
        <w:t xml:space="preserve">Table. </w:t>
      </w:r>
      <w:r w:rsidR="00862427">
        <w:rPr>
          <w:rFonts w:ascii="Times New Roman" w:hAnsi="Times New Roman" w:cs="Times New Roman"/>
          <w:b/>
        </w:rPr>
        <w:t xml:space="preserve"> </w:t>
      </w:r>
      <w:r w:rsidR="006E55F8" w:rsidRPr="004F7D84">
        <w:rPr>
          <w:rFonts w:ascii="Times New Roman" w:hAnsi="Times New Roman" w:cs="Times New Roman"/>
          <w:b/>
          <w:i/>
        </w:rPr>
        <w:t>S</w:t>
      </w:r>
      <w:r w:rsidR="00051A85" w:rsidRPr="004F7D84">
        <w:rPr>
          <w:rFonts w:ascii="Times New Roman" w:hAnsi="Times New Roman" w:cs="Times New Roman"/>
          <w:b/>
          <w:i/>
        </w:rPr>
        <w:t>.</w:t>
      </w:r>
      <w:r w:rsidR="006E55F8" w:rsidRPr="004F7D84">
        <w:rPr>
          <w:rFonts w:ascii="Times New Roman" w:hAnsi="Times New Roman" w:cs="Times New Roman"/>
          <w:b/>
          <w:i/>
        </w:rPr>
        <w:t xml:space="preserve"> cerevisiae</w:t>
      </w:r>
      <w:r w:rsidR="006E55F8" w:rsidRPr="004F7D84">
        <w:rPr>
          <w:rFonts w:ascii="Times New Roman" w:hAnsi="Times New Roman" w:cs="Times New Roman"/>
          <w:b/>
        </w:rPr>
        <w:t xml:space="preserve"> </w:t>
      </w:r>
      <w:r w:rsidRPr="004F7D84">
        <w:rPr>
          <w:rFonts w:ascii="Times New Roman" w:hAnsi="Times New Roman" w:cs="Times New Roman"/>
          <w:b/>
        </w:rPr>
        <w:t>s</w:t>
      </w:r>
      <w:r w:rsidR="006E55F8" w:rsidRPr="004F7D84">
        <w:rPr>
          <w:rFonts w:ascii="Times New Roman" w:hAnsi="Times New Roman" w:cs="Times New Roman"/>
          <w:b/>
        </w:rPr>
        <w:t xml:space="preserve">trains </w:t>
      </w:r>
      <w:r w:rsidRPr="004F7D84">
        <w:rPr>
          <w:rFonts w:ascii="Times New Roman" w:hAnsi="Times New Roman" w:cs="Times New Roman"/>
          <w:b/>
        </w:rPr>
        <w:t>u</w:t>
      </w:r>
      <w:r w:rsidR="006E55F8" w:rsidRPr="004F7D84">
        <w:rPr>
          <w:rFonts w:ascii="Times New Roman" w:hAnsi="Times New Roman" w:cs="Times New Roman"/>
          <w:b/>
        </w:rPr>
        <w:t xml:space="preserve">sed in this </w:t>
      </w:r>
      <w:r w:rsidRPr="004F7D84">
        <w:rPr>
          <w:rFonts w:ascii="Times New Roman" w:hAnsi="Times New Roman" w:cs="Times New Roman"/>
          <w:b/>
        </w:rPr>
        <w:t>s</w:t>
      </w:r>
      <w:r w:rsidR="006E55F8" w:rsidRPr="004F7D84">
        <w:rPr>
          <w:rFonts w:ascii="Times New Roman" w:hAnsi="Times New Roman" w:cs="Times New Roman"/>
          <w:b/>
        </w:rPr>
        <w:t>tudy</w:t>
      </w:r>
      <w:r w:rsidRPr="004F7D84">
        <w:rPr>
          <w:rFonts w:ascii="Times New Roman" w:hAnsi="Times New Roman" w:cs="Times New Roman"/>
          <w:b/>
        </w:rPr>
        <w:t>.</w:t>
      </w:r>
    </w:p>
    <w:p w14:paraId="6E5AB3A9" w14:textId="77777777" w:rsidR="00C03B00" w:rsidRDefault="00C03B00" w:rsidP="0003436F">
      <w:pPr>
        <w:rPr>
          <w:rFonts w:ascii="Times New Roman" w:hAnsi="Times New Roman" w:cs="Times New Roman"/>
          <w:b/>
          <w:sz w:val="22"/>
          <w:szCs w:val="22"/>
        </w:rPr>
      </w:pPr>
    </w:p>
    <w:tbl>
      <w:tblPr>
        <w:tblW w:w="8499" w:type="dxa"/>
        <w:tblInd w:w="10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99" w:type="dxa"/>
          <w:right w:w="99" w:type="dxa"/>
        </w:tblCellMar>
        <w:tblLook w:val="0000" w:firstRow="0" w:lastRow="0" w:firstColumn="0" w:lastColumn="0" w:noHBand="0" w:noVBand="0"/>
      </w:tblPr>
      <w:tblGrid>
        <w:gridCol w:w="1253"/>
        <w:gridCol w:w="5378"/>
        <w:gridCol w:w="1868"/>
      </w:tblGrid>
      <w:tr w:rsidR="00C74B20" w14:paraId="0625756D" w14:textId="77777777" w:rsidTr="006F6AAF">
        <w:trPr>
          <w:trHeight w:val="274"/>
        </w:trPr>
        <w:tc>
          <w:tcPr>
            <w:tcW w:w="1253" w:type="dxa"/>
          </w:tcPr>
          <w:p w14:paraId="52476646" w14:textId="77777777" w:rsidR="00C74B20" w:rsidRPr="008670BE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322C2">
              <w:rPr>
                <w:rFonts w:ascii="Times New Roman" w:hAnsi="Times New Roman" w:cs="Times New Roman"/>
                <w:sz w:val="20"/>
                <w:szCs w:val="20"/>
              </w:rPr>
              <w:t>Strain</w:t>
            </w:r>
          </w:p>
        </w:tc>
        <w:tc>
          <w:tcPr>
            <w:tcW w:w="5378" w:type="dxa"/>
          </w:tcPr>
          <w:p w14:paraId="182B6246" w14:textId="77777777" w:rsidR="00C74B20" w:rsidRPr="008670BE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C322C2">
              <w:rPr>
                <w:rFonts w:ascii="Times New Roman" w:hAnsi="Times New Roman" w:cs="Times New Roman"/>
                <w:sz w:val="20"/>
                <w:szCs w:val="20"/>
              </w:rPr>
              <w:t>Genotype</w:t>
            </w:r>
          </w:p>
        </w:tc>
        <w:tc>
          <w:tcPr>
            <w:tcW w:w="1868" w:type="dxa"/>
          </w:tcPr>
          <w:p w14:paraId="5365DEE9" w14:textId="77777777" w:rsidR="00C74B20" w:rsidRPr="008670BE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C322C2">
              <w:rPr>
                <w:rFonts w:ascii="Times New Roman" w:hAnsi="Times New Roman" w:cs="Times New Roman"/>
                <w:sz w:val="20"/>
                <w:szCs w:val="20"/>
              </w:rPr>
              <w:t>Source</w:t>
            </w:r>
          </w:p>
        </w:tc>
      </w:tr>
      <w:tr w:rsidR="00C74B20" w14:paraId="27F2F5CF" w14:textId="77777777" w:rsidTr="006F6AAF">
        <w:trPr>
          <w:trHeight w:val="280"/>
        </w:trPr>
        <w:tc>
          <w:tcPr>
            <w:tcW w:w="1253" w:type="dxa"/>
          </w:tcPr>
          <w:p w14:paraId="661695D6" w14:textId="77777777" w:rsidR="00C74B20" w:rsidRPr="00C322C2" w:rsidRDefault="00C74B20" w:rsidP="0003436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BY4741</w:t>
            </w:r>
          </w:p>
        </w:tc>
        <w:tc>
          <w:tcPr>
            <w:tcW w:w="5378" w:type="dxa"/>
          </w:tcPr>
          <w:p w14:paraId="0B7F1846" w14:textId="77777777" w:rsidR="00C74B20" w:rsidRPr="00C322C2" w:rsidRDefault="00C74B20" w:rsidP="0003436F">
            <w:pPr>
              <w:ind w:left="8"/>
              <w:rPr>
                <w:rFonts w:ascii="Times New Roman" w:hAnsi="Times New Roman" w:cs="Times New Roman"/>
                <w:sz w:val="20"/>
                <w:szCs w:val="20"/>
              </w:rPr>
            </w:pP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MAT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a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leu2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0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0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1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met15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0</w:t>
            </w:r>
          </w:p>
        </w:tc>
        <w:tc>
          <w:tcPr>
            <w:tcW w:w="1868" w:type="dxa"/>
          </w:tcPr>
          <w:p w14:paraId="25D2EDA1" w14:textId="77777777" w:rsidR="00C74B20" w:rsidRPr="00C322C2" w:rsidRDefault="00C74B20" w:rsidP="0003436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ATCC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*</w:t>
            </w:r>
          </w:p>
        </w:tc>
      </w:tr>
      <w:tr w:rsidR="00C74B20" w14:paraId="4B826AE5" w14:textId="77777777" w:rsidTr="006F6AAF">
        <w:trPr>
          <w:trHeight w:val="314"/>
        </w:trPr>
        <w:tc>
          <w:tcPr>
            <w:tcW w:w="1253" w:type="dxa"/>
          </w:tcPr>
          <w:p w14:paraId="2ECCC225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BY4742</w:t>
            </w:r>
          </w:p>
        </w:tc>
        <w:tc>
          <w:tcPr>
            <w:tcW w:w="5378" w:type="dxa"/>
          </w:tcPr>
          <w:p w14:paraId="0040C4E9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MAT</w:t>
            </w:r>
            <w:r w:rsidRPr="004E7D0B">
              <w:rPr>
                <w:rFonts w:ascii="Symbol" w:hAnsi="Symbol" w:cs="Times New Roman"/>
                <w:sz w:val="18"/>
                <w:szCs w:val="18"/>
              </w:rPr>
              <w:t>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leu2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0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0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1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lys2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0</w:t>
            </w:r>
          </w:p>
        </w:tc>
        <w:tc>
          <w:tcPr>
            <w:tcW w:w="1868" w:type="dxa"/>
          </w:tcPr>
          <w:p w14:paraId="4FCECC5A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ATCC</w:t>
            </w:r>
          </w:p>
        </w:tc>
      </w:tr>
      <w:tr w:rsidR="00C74B20" w14:paraId="04AF46D8" w14:textId="77777777" w:rsidTr="006F6AAF">
        <w:trPr>
          <w:trHeight w:val="374"/>
        </w:trPr>
        <w:tc>
          <w:tcPr>
            <w:tcW w:w="1253" w:type="dxa"/>
          </w:tcPr>
          <w:p w14:paraId="654B9F04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BY4743</w:t>
            </w:r>
          </w:p>
        </w:tc>
        <w:tc>
          <w:tcPr>
            <w:tcW w:w="5378" w:type="dxa"/>
          </w:tcPr>
          <w:p w14:paraId="212055C4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MAT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a/</w:t>
            </w:r>
            <w:r w:rsidRPr="004E7D0B">
              <w:rPr>
                <w:rFonts w:ascii="Symbol" w:hAnsi="Symbol" w:cs="Times New Roman"/>
                <w:sz w:val="18"/>
                <w:szCs w:val="18"/>
              </w:rPr>
              <w:t>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BY4741/BY4742</w:t>
            </w:r>
          </w:p>
        </w:tc>
        <w:tc>
          <w:tcPr>
            <w:tcW w:w="1868" w:type="dxa"/>
          </w:tcPr>
          <w:p w14:paraId="7086F699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ATCC</w:t>
            </w:r>
          </w:p>
        </w:tc>
      </w:tr>
      <w:tr w:rsidR="00C74B20" w14:paraId="7E63D6B7" w14:textId="77777777" w:rsidTr="006F6AAF">
        <w:trPr>
          <w:trHeight w:val="374"/>
        </w:trPr>
        <w:tc>
          <w:tcPr>
            <w:tcW w:w="1253" w:type="dxa"/>
          </w:tcPr>
          <w:p w14:paraId="533D784D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01</w:t>
            </w:r>
          </w:p>
        </w:tc>
        <w:tc>
          <w:tcPr>
            <w:tcW w:w="5378" w:type="dxa"/>
          </w:tcPr>
          <w:p w14:paraId="783D05C6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BY4741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∆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</w:p>
        </w:tc>
        <w:tc>
          <w:tcPr>
            <w:tcW w:w="1868" w:type="dxa"/>
          </w:tcPr>
          <w:p w14:paraId="58137B08" w14:textId="4A21B2F4" w:rsidR="00C74B20" w:rsidRPr="004E7D0B" w:rsidRDefault="00C74B20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5E661F40" w14:textId="77777777" w:rsidTr="006F6AAF">
        <w:trPr>
          <w:trHeight w:val="307"/>
        </w:trPr>
        <w:tc>
          <w:tcPr>
            <w:tcW w:w="1253" w:type="dxa"/>
          </w:tcPr>
          <w:p w14:paraId="57313180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02</w:t>
            </w:r>
          </w:p>
        </w:tc>
        <w:tc>
          <w:tcPr>
            <w:tcW w:w="5378" w:type="dxa"/>
          </w:tcPr>
          <w:p w14:paraId="1544E1A1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BY4743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∆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∆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</w:p>
        </w:tc>
        <w:tc>
          <w:tcPr>
            <w:tcW w:w="1868" w:type="dxa"/>
          </w:tcPr>
          <w:p w14:paraId="0E90A712" w14:textId="0F85FBF9" w:rsidR="00C74B20" w:rsidRPr="004E7D0B" w:rsidRDefault="00C74B20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3060A739" w14:textId="77777777" w:rsidTr="006F6AAF">
        <w:trPr>
          <w:trHeight w:val="374"/>
        </w:trPr>
        <w:tc>
          <w:tcPr>
            <w:tcW w:w="1253" w:type="dxa"/>
          </w:tcPr>
          <w:p w14:paraId="0EC9BF8E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03</w:t>
            </w:r>
          </w:p>
        </w:tc>
        <w:tc>
          <w:tcPr>
            <w:tcW w:w="5378" w:type="dxa"/>
          </w:tcPr>
          <w:p w14:paraId="6CC6743D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BY4741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14663735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732F1443" w14:textId="77777777" w:rsidTr="006F6AAF">
        <w:trPr>
          <w:trHeight w:val="320"/>
        </w:trPr>
        <w:tc>
          <w:tcPr>
            <w:tcW w:w="1253" w:type="dxa"/>
          </w:tcPr>
          <w:p w14:paraId="06FC0DAD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04</w:t>
            </w:r>
          </w:p>
        </w:tc>
        <w:tc>
          <w:tcPr>
            <w:tcW w:w="5378" w:type="dxa"/>
          </w:tcPr>
          <w:p w14:paraId="0EA562C5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BY4741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</w:rPr>
              <w:t>K41A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79CAC687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04775EDB" w14:textId="77777777" w:rsidTr="006F6AAF">
        <w:trPr>
          <w:trHeight w:val="294"/>
        </w:trPr>
        <w:tc>
          <w:tcPr>
            <w:tcW w:w="1253" w:type="dxa"/>
          </w:tcPr>
          <w:p w14:paraId="70294BD8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602</w:t>
            </w:r>
          </w:p>
        </w:tc>
        <w:tc>
          <w:tcPr>
            <w:tcW w:w="5378" w:type="dxa"/>
          </w:tcPr>
          <w:p w14:paraId="7B4F80E5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BY4741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∆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3410D2E5" w14:textId="4BFC3F23" w:rsidR="00C74B20" w:rsidRPr="004E7D0B" w:rsidRDefault="00C74B20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aXNoaWRhPC9BdXRob3I+PFllYXI+MjAxMDwvWWVhcj48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aXNoaWRhPC9BdXRob3I+PFllYXI+MjAxMDwvWWVhcj48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2" w:tooltip="Hishida, 2010 #833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2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10FAECE2" w14:textId="77777777" w:rsidTr="006F6AAF">
        <w:trPr>
          <w:trHeight w:val="307"/>
        </w:trPr>
        <w:tc>
          <w:tcPr>
            <w:tcW w:w="1253" w:type="dxa"/>
          </w:tcPr>
          <w:p w14:paraId="727EABDB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05</w:t>
            </w:r>
          </w:p>
        </w:tc>
        <w:tc>
          <w:tcPr>
            <w:tcW w:w="5378" w:type="dxa"/>
          </w:tcPr>
          <w:p w14:paraId="0093E886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BY4742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LEU2</w:t>
            </w:r>
          </w:p>
        </w:tc>
        <w:tc>
          <w:tcPr>
            <w:tcW w:w="1868" w:type="dxa"/>
          </w:tcPr>
          <w:p w14:paraId="454C08D0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454A9C3A" w14:textId="77777777" w:rsidTr="006F6AAF">
        <w:trPr>
          <w:trHeight w:val="347"/>
        </w:trPr>
        <w:tc>
          <w:tcPr>
            <w:tcW w:w="1253" w:type="dxa"/>
          </w:tcPr>
          <w:p w14:paraId="055E4677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06</w:t>
            </w:r>
          </w:p>
        </w:tc>
        <w:tc>
          <w:tcPr>
            <w:tcW w:w="5378" w:type="dxa"/>
          </w:tcPr>
          <w:p w14:paraId="0CC1E4BA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BY4742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</w:rPr>
              <w:t>K41A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LEU2</w:t>
            </w:r>
          </w:p>
        </w:tc>
        <w:tc>
          <w:tcPr>
            <w:tcW w:w="1868" w:type="dxa"/>
          </w:tcPr>
          <w:p w14:paraId="05706E78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07CC0ADB" w14:textId="77777777" w:rsidTr="006F6AAF">
        <w:trPr>
          <w:trHeight w:val="307"/>
        </w:trPr>
        <w:tc>
          <w:tcPr>
            <w:tcW w:w="1253" w:type="dxa"/>
          </w:tcPr>
          <w:p w14:paraId="5A584478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07</w:t>
            </w:r>
          </w:p>
        </w:tc>
        <w:tc>
          <w:tcPr>
            <w:tcW w:w="5378" w:type="dxa"/>
          </w:tcPr>
          <w:p w14:paraId="0747A2EA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01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aur1C</w:t>
            </w:r>
          </w:p>
        </w:tc>
        <w:tc>
          <w:tcPr>
            <w:tcW w:w="1868" w:type="dxa"/>
          </w:tcPr>
          <w:p w14:paraId="62418D06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53B3D8C0" w14:textId="77777777" w:rsidTr="006F6AAF">
        <w:trPr>
          <w:trHeight w:val="360"/>
        </w:trPr>
        <w:tc>
          <w:tcPr>
            <w:tcW w:w="1253" w:type="dxa"/>
          </w:tcPr>
          <w:p w14:paraId="39C927B6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08</w:t>
            </w:r>
          </w:p>
        </w:tc>
        <w:tc>
          <w:tcPr>
            <w:tcW w:w="5378" w:type="dxa"/>
          </w:tcPr>
          <w:p w14:paraId="750534C6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01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aur1C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GAL1p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</w:p>
        </w:tc>
        <w:tc>
          <w:tcPr>
            <w:tcW w:w="1868" w:type="dxa"/>
          </w:tcPr>
          <w:p w14:paraId="63C690F4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50CAEB30" w14:textId="77777777" w:rsidTr="006F6AAF">
        <w:trPr>
          <w:trHeight w:val="321"/>
        </w:trPr>
        <w:tc>
          <w:tcPr>
            <w:tcW w:w="1253" w:type="dxa"/>
          </w:tcPr>
          <w:p w14:paraId="358F1E1C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09</w:t>
            </w:r>
          </w:p>
        </w:tc>
        <w:tc>
          <w:tcPr>
            <w:tcW w:w="5378" w:type="dxa"/>
          </w:tcPr>
          <w:p w14:paraId="4E82E247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01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aur1C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GAL1p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</w:rPr>
              <w:t>K41A</w:t>
            </w:r>
          </w:p>
        </w:tc>
        <w:tc>
          <w:tcPr>
            <w:tcW w:w="1868" w:type="dxa"/>
          </w:tcPr>
          <w:p w14:paraId="0E2F89EC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63C87A1A" w14:textId="77777777" w:rsidTr="006F6AAF">
        <w:trPr>
          <w:trHeight w:val="320"/>
        </w:trPr>
        <w:tc>
          <w:tcPr>
            <w:tcW w:w="1253" w:type="dxa"/>
          </w:tcPr>
          <w:p w14:paraId="13AD8315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10</w:t>
            </w:r>
          </w:p>
        </w:tc>
        <w:tc>
          <w:tcPr>
            <w:tcW w:w="5378" w:type="dxa"/>
          </w:tcPr>
          <w:p w14:paraId="028A6CA9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02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aur1C</w:t>
            </w:r>
          </w:p>
        </w:tc>
        <w:tc>
          <w:tcPr>
            <w:tcW w:w="1868" w:type="dxa"/>
          </w:tcPr>
          <w:p w14:paraId="1377536F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7F3E9206" w14:textId="77777777" w:rsidTr="006F6AAF">
        <w:trPr>
          <w:trHeight w:val="347"/>
        </w:trPr>
        <w:tc>
          <w:tcPr>
            <w:tcW w:w="1253" w:type="dxa"/>
          </w:tcPr>
          <w:p w14:paraId="1D0131CE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11</w:t>
            </w:r>
          </w:p>
        </w:tc>
        <w:tc>
          <w:tcPr>
            <w:tcW w:w="5378" w:type="dxa"/>
          </w:tcPr>
          <w:p w14:paraId="51E07710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02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aur1C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GAL1p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</w:p>
        </w:tc>
        <w:tc>
          <w:tcPr>
            <w:tcW w:w="1868" w:type="dxa"/>
          </w:tcPr>
          <w:p w14:paraId="2B4488BD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13B5B1EA" w14:textId="77777777" w:rsidTr="006F6AAF">
        <w:trPr>
          <w:trHeight w:val="334"/>
        </w:trPr>
        <w:tc>
          <w:tcPr>
            <w:tcW w:w="1253" w:type="dxa"/>
          </w:tcPr>
          <w:p w14:paraId="1E74E871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12</w:t>
            </w:r>
          </w:p>
        </w:tc>
        <w:tc>
          <w:tcPr>
            <w:tcW w:w="5378" w:type="dxa"/>
          </w:tcPr>
          <w:p w14:paraId="0605FF10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02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aur1C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GAL1p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</w:rPr>
              <w:t>K41A</w:t>
            </w:r>
          </w:p>
        </w:tc>
        <w:tc>
          <w:tcPr>
            <w:tcW w:w="1868" w:type="dxa"/>
          </w:tcPr>
          <w:p w14:paraId="2F16AB48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394D49C0" w14:textId="77777777" w:rsidTr="006F6AAF">
        <w:trPr>
          <w:trHeight w:val="280"/>
        </w:trPr>
        <w:tc>
          <w:tcPr>
            <w:tcW w:w="1253" w:type="dxa"/>
          </w:tcPr>
          <w:p w14:paraId="3C771FCC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13</w:t>
            </w:r>
          </w:p>
        </w:tc>
        <w:tc>
          <w:tcPr>
            <w:tcW w:w="5378" w:type="dxa"/>
          </w:tcPr>
          <w:p w14:paraId="410B9B05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BY4743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</w:p>
        </w:tc>
        <w:tc>
          <w:tcPr>
            <w:tcW w:w="1868" w:type="dxa"/>
          </w:tcPr>
          <w:p w14:paraId="7546D459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2C183518" w14:textId="77777777" w:rsidTr="006F6AAF">
        <w:trPr>
          <w:trHeight w:val="265"/>
        </w:trPr>
        <w:tc>
          <w:tcPr>
            <w:tcW w:w="1253" w:type="dxa"/>
          </w:tcPr>
          <w:p w14:paraId="6513287C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14</w:t>
            </w:r>
          </w:p>
        </w:tc>
        <w:tc>
          <w:tcPr>
            <w:tcW w:w="5378" w:type="dxa"/>
          </w:tcPr>
          <w:p w14:paraId="2B04FFCE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07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79D644BE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467BE6CB" w14:textId="77777777" w:rsidTr="006F6AAF">
        <w:trPr>
          <w:trHeight w:val="360"/>
        </w:trPr>
        <w:tc>
          <w:tcPr>
            <w:tcW w:w="1253" w:type="dxa"/>
          </w:tcPr>
          <w:p w14:paraId="37B9AE2A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15</w:t>
            </w:r>
          </w:p>
        </w:tc>
        <w:tc>
          <w:tcPr>
            <w:tcW w:w="5378" w:type="dxa"/>
          </w:tcPr>
          <w:p w14:paraId="695B4FEE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08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6F165305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4CAC66AC" w14:textId="77777777" w:rsidTr="006F6AAF">
        <w:trPr>
          <w:trHeight w:val="334"/>
        </w:trPr>
        <w:tc>
          <w:tcPr>
            <w:tcW w:w="1253" w:type="dxa"/>
          </w:tcPr>
          <w:p w14:paraId="1A51DCE1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16</w:t>
            </w:r>
          </w:p>
        </w:tc>
        <w:tc>
          <w:tcPr>
            <w:tcW w:w="5378" w:type="dxa"/>
          </w:tcPr>
          <w:p w14:paraId="51936320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09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1E4EB618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6F89952C" w14:textId="77777777" w:rsidTr="006F6AAF">
        <w:trPr>
          <w:trHeight w:val="320"/>
        </w:trPr>
        <w:tc>
          <w:tcPr>
            <w:tcW w:w="1253" w:type="dxa"/>
          </w:tcPr>
          <w:p w14:paraId="0CEBB7EB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17</w:t>
            </w:r>
          </w:p>
        </w:tc>
        <w:tc>
          <w:tcPr>
            <w:tcW w:w="5378" w:type="dxa"/>
          </w:tcPr>
          <w:p w14:paraId="49FB6745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10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4CB5A50C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0EADF744" w14:textId="77777777" w:rsidTr="006F6AAF">
        <w:trPr>
          <w:trHeight w:val="320"/>
        </w:trPr>
        <w:tc>
          <w:tcPr>
            <w:tcW w:w="1253" w:type="dxa"/>
          </w:tcPr>
          <w:p w14:paraId="0C2CB4B2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18</w:t>
            </w:r>
          </w:p>
        </w:tc>
        <w:tc>
          <w:tcPr>
            <w:tcW w:w="5378" w:type="dxa"/>
          </w:tcPr>
          <w:p w14:paraId="2A1CBFF2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11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2BFC71FE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5229671C" w14:textId="77777777" w:rsidTr="006F6AAF">
        <w:trPr>
          <w:trHeight w:val="334"/>
        </w:trPr>
        <w:tc>
          <w:tcPr>
            <w:tcW w:w="1253" w:type="dxa"/>
          </w:tcPr>
          <w:p w14:paraId="42F3A4F3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19</w:t>
            </w:r>
          </w:p>
        </w:tc>
        <w:tc>
          <w:tcPr>
            <w:tcW w:w="5378" w:type="dxa"/>
          </w:tcPr>
          <w:p w14:paraId="180BCF6D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12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18215793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0EC27143" w14:textId="77777777" w:rsidTr="006F6AAF">
        <w:trPr>
          <w:trHeight w:val="334"/>
        </w:trPr>
        <w:tc>
          <w:tcPr>
            <w:tcW w:w="1253" w:type="dxa"/>
          </w:tcPr>
          <w:p w14:paraId="19658CAB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20</w:t>
            </w:r>
          </w:p>
        </w:tc>
        <w:tc>
          <w:tcPr>
            <w:tcW w:w="5378" w:type="dxa"/>
          </w:tcPr>
          <w:p w14:paraId="67D23A62" w14:textId="77777777" w:rsidR="00C74B20" w:rsidRPr="004E7D0B" w:rsidRDefault="00C74B20" w:rsidP="0003436F">
            <w:pPr>
              <w:ind w:left="8"/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01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aur1C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GAL1p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∆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</w:rPr>
              <w:t>SIM</w:t>
            </w:r>
          </w:p>
        </w:tc>
        <w:tc>
          <w:tcPr>
            <w:tcW w:w="1868" w:type="dxa"/>
          </w:tcPr>
          <w:p w14:paraId="0716BFA2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782F146D" w14:textId="77777777" w:rsidTr="006F6AAF">
        <w:trPr>
          <w:trHeight w:val="334"/>
        </w:trPr>
        <w:tc>
          <w:tcPr>
            <w:tcW w:w="1253" w:type="dxa"/>
          </w:tcPr>
          <w:p w14:paraId="547FCEC9" w14:textId="77777777" w:rsidR="00C74B20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21</w:t>
            </w:r>
          </w:p>
        </w:tc>
        <w:tc>
          <w:tcPr>
            <w:tcW w:w="5378" w:type="dxa"/>
          </w:tcPr>
          <w:p w14:paraId="462CDEBE" w14:textId="77777777" w:rsidR="00C74B20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01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aur1C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GAL1p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</w:rPr>
              <w:t>K41A,</w:t>
            </w:r>
            <w:r w:rsidRPr="004E7D0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∆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</w:rPr>
              <w:t>SIM</w:t>
            </w:r>
          </w:p>
        </w:tc>
        <w:tc>
          <w:tcPr>
            <w:tcW w:w="1868" w:type="dxa"/>
          </w:tcPr>
          <w:p w14:paraId="426A042D" w14:textId="77777777" w:rsidR="00C74B20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23C11C7A" w14:textId="77777777" w:rsidTr="006F6AAF">
        <w:trPr>
          <w:trHeight w:val="374"/>
        </w:trPr>
        <w:tc>
          <w:tcPr>
            <w:tcW w:w="1253" w:type="dxa"/>
          </w:tcPr>
          <w:p w14:paraId="412F90E2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22</w:t>
            </w:r>
          </w:p>
        </w:tc>
        <w:tc>
          <w:tcPr>
            <w:tcW w:w="5378" w:type="dxa"/>
          </w:tcPr>
          <w:p w14:paraId="58D60E88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02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aur1C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GAL1p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∆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</w:rPr>
              <w:t>SIM</w:t>
            </w:r>
          </w:p>
        </w:tc>
        <w:tc>
          <w:tcPr>
            <w:tcW w:w="1868" w:type="dxa"/>
          </w:tcPr>
          <w:p w14:paraId="26F86ED8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3A84AC60" w14:textId="77777777" w:rsidTr="006F6AAF">
        <w:trPr>
          <w:trHeight w:val="387"/>
        </w:trPr>
        <w:tc>
          <w:tcPr>
            <w:tcW w:w="1253" w:type="dxa"/>
          </w:tcPr>
          <w:p w14:paraId="426E3D27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23</w:t>
            </w:r>
          </w:p>
        </w:tc>
        <w:tc>
          <w:tcPr>
            <w:tcW w:w="5378" w:type="dxa"/>
          </w:tcPr>
          <w:p w14:paraId="1A2CC9ED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02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aur1C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GAL1p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</w:rPr>
              <w:t>K41A,</w:t>
            </w:r>
            <w:r w:rsidRPr="004E7D0B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∆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</w:rPr>
              <w:t>SIM</w:t>
            </w:r>
          </w:p>
        </w:tc>
        <w:tc>
          <w:tcPr>
            <w:tcW w:w="1868" w:type="dxa"/>
          </w:tcPr>
          <w:p w14:paraId="434B4AE3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6DB4E839" w14:textId="77777777" w:rsidTr="006F6AAF">
        <w:trPr>
          <w:trHeight w:val="267"/>
        </w:trPr>
        <w:tc>
          <w:tcPr>
            <w:tcW w:w="1253" w:type="dxa"/>
          </w:tcPr>
          <w:p w14:paraId="0ED5A469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24</w:t>
            </w:r>
          </w:p>
        </w:tc>
        <w:tc>
          <w:tcPr>
            <w:tcW w:w="5378" w:type="dxa"/>
          </w:tcPr>
          <w:p w14:paraId="35111933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09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2-GFP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6C00972F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2BF3795A" w14:textId="77777777" w:rsidTr="006F6AAF">
        <w:trPr>
          <w:trHeight w:val="347"/>
        </w:trPr>
        <w:tc>
          <w:tcPr>
            <w:tcW w:w="1253" w:type="dxa"/>
          </w:tcPr>
          <w:p w14:paraId="503DC02D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25</w:t>
            </w:r>
          </w:p>
        </w:tc>
        <w:tc>
          <w:tcPr>
            <w:tcW w:w="5378" w:type="dxa"/>
          </w:tcPr>
          <w:p w14:paraId="6C0266B8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10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2-GFP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2-GFP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332BA205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765E42E5" w14:textId="77777777" w:rsidTr="006F6AAF">
        <w:trPr>
          <w:trHeight w:val="374"/>
        </w:trPr>
        <w:tc>
          <w:tcPr>
            <w:tcW w:w="1253" w:type="dxa"/>
          </w:tcPr>
          <w:p w14:paraId="36833BE0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KK0026</w:t>
            </w:r>
          </w:p>
        </w:tc>
        <w:tc>
          <w:tcPr>
            <w:tcW w:w="5378" w:type="dxa"/>
          </w:tcPr>
          <w:p w14:paraId="639CD378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11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2-GFP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2-GFP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12698D4B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21454D80" w14:textId="77777777" w:rsidTr="006F6AAF">
        <w:trPr>
          <w:trHeight w:val="363"/>
        </w:trPr>
        <w:tc>
          <w:tcPr>
            <w:tcW w:w="1253" w:type="dxa"/>
          </w:tcPr>
          <w:p w14:paraId="1939446E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27</w:t>
            </w:r>
          </w:p>
        </w:tc>
        <w:tc>
          <w:tcPr>
            <w:tcW w:w="5378" w:type="dxa"/>
          </w:tcPr>
          <w:p w14:paraId="4502DF8A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12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RAD52-GFP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2-GFP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1A469816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2AE21619" w14:textId="77777777" w:rsidTr="006F6AAF">
        <w:trPr>
          <w:trHeight w:val="270"/>
        </w:trPr>
        <w:tc>
          <w:tcPr>
            <w:tcW w:w="1253" w:type="dxa"/>
          </w:tcPr>
          <w:p w14:paraId="7ABAE23E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28</w:t>
            </w:r>
          </w:p>
        </w:tc>
        <w:tc>
          <w:tcPr>
            <w:tcW w:w="5378" w:type="dxa"/>
          </w:tcPr>
          <w:p w14:paraId="6E864DF2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10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OM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om3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can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CAN1</w:t>
            </w:r>
          </w:p>
        </w:tc>
        <w:tc>
          <w:tcPr>
            <w:tcW w:w="1868" w:type="dxa"/>
          </w:tcPr>
          <w:p w14:paraId="31692CA2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5BCEE9BB" w14:textId="77777777" w:rsidTr="006F6AAF">
        <w:trPr>
          <w:trHeight w:val="270"/>
        </w:trPr>
        <w:tc>
          <w:tcPr>
            <w:tcW w:w="1253" w:type="dxa"/>
          </w:tcPr>
          <w:p w14:paraId="3E768F5B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29</w:t>
            </w:r>
          </w:p>
        </w:tc>
        <w:tc>
          <w:tcPr>
            <w:tcW w:w="5378" w:type="dxa"/>
          </w:tcPr>
          <w:p w14:paraId="65665A77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11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OM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om3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can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CAN1</w:t>
            </w:r>
          </w:p>
        </w:tc>
        <w:tc>
          <w:tcPr>
            <w:tcW w:w="1868" w:type="dxa"/>
          </w:tcPr>
          <w:p w14:paraId="22A98137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370E2988" w14:textId="77777777" w:rsidTr="006F6AAF">
        <w:trPr>
          <w:trHeight w:val="270"/>
        </w:trPr>
        <w:tc>
          <w:tcPr>
            <w:tcW w:w="1253" w:type="dxa"/>
          </w:tcPr>
          <w:p w14:paraId="2BE9811A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30</w:t>
            </w:r>
          </w:p>
        </w:tc>
        <w:tc>
          <w:tcPr>
            <w:tcW w:w="5378" w:type="dxa"/>
          </w:tcPr>
          <w:p w14:paraId="380A97F0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12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OM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om3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can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CAN1</w:t>
            </w:r>
          </w:p>
        </w:tc>
        <w:tc>
          <w:tcPr>
            <w:tcW w:w="1868" w:type="dxa"/>
          </w:tcPr>
          <w:p w14:paraId="0973B5B2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3F11126B" w14:textId="77777777" w:rsidTr="006F6AAF">
        <w:trPr>
          <w:trHeight w:val="270"/>
        </w:trPr>
        <w:tc>
          <w:tcPr>
            <w:tcW w:w="1253" w:type="dxa"/>
          </w:tcPr>
          <w:p w14:paraId="355C2544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31</w:t>
            </w:r>
          </w:p>
        </w:tc>
        <w:tc>
          <w:tcPr>
            <w:tcW w:w="5378" w:type="dxa"/>
          </w:tcPr>
          <w:p w14:paraId="2B0E79E5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BY4741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mus8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</w:p>
        </w:tc>
        <w:tc>
          <w:tcPr>
            <w:tcW w:w="1868" w:type="dxa"/>
          </w:tcPr>
          <w:p w14:paraId="65671803" w14:textId="199A4AAF" w:rsidR="00C74B20" w:rsidRPr="004E7D0B" w:rsidRDefault="00C74B20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040C856D" w14:textId="77777777" w:rsidTr="006F6AAF">
        <w:trPr>
          <w:trHeight w:val="270"/>
        </w:trPr>
        <w:tc>
          <w:tcPr>
            <w:tcW w:w="1253" w:type="dxa"/>
          </w:tcPr>
          <w:p w14:paraId="0CFC58DC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32</w:t>
            </w:r>
          </w:p>
        </w:tc>
        <w:tc>
          <w:tcPr>
            <w:tcW w:w="5378" w:type="dxa"/>
          </w:tcPr>
          <w:p w14:paraId="47E9960F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BY4741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mus8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672EA8BF" w14:textId="77777777" w:rsidR="00C74B20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1DFA2196" w14:textId="77777777" w:rsidTr="006F6AAF">
        <w:trPr>
          <w:trHeight w:val="270"/>
        </w:trPr>
        <w:tc>
          <w:tcPr>
            <w:tcW w:w="1253" w:type="dxa"/>
          </w:tcPr>
          <w:p w14:paraId="6F67587F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33</w:t>
            </w:r>
          </w:p>
        </w:tc>
        <w:tc>
          <w:tcPr>
            <w:tcW w:w="5378" w:type="dxa"/>
          </w:tcPr>
          <w:p w14:paraId="6ABAFF4A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BY4743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mus8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mus8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</w:p>
        </w:tc>
        <w:tc>
          <w:tcPr>
            <w:tcW w:w="1868" w:type="dxa"/>
          </w:tcPr>
          <w:p w14:paraId="22E09D2A" w14:textId="517475C6" w:rsidR="00C74B20" w:rsidRPr="004E7D0B" w:rsidRDefault="00C74B20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16D3817D" w14:textId="77777777" w:rsidTr="006F6AAF">
        <w:trPr>
          <w:trHeight w:val="427"/>
        </w:trPr>
        <w:tc>
          <w:tcPr>
            <w:tcW w:w="1253" w:type="dxa"/>
          </w:tcPr>
          <w:p w14:paraId="1FE73C5B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34</w:t>
            </w:r>
          </w:p>
        </w:tc>
        <w:tc>
          <w:tcPr>
            <w:tcW w:w="5378" w:type="dxa"/>
          </w:tcPr>
          <w:p w14:paraId="05031FC4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Y4743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mus8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mus8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63E65839" w14:textId="77777777" w:rsidR="00C74B20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085DF1FD" w14:textId="77777777" w:rsidTr="006F6AAF">
        <w:trPr>
          <w:trHeight w:val="360"/>
        </w:trPr>
        <w:tc>
          <w:tcPr>
            <w:tcW w:w="1253" w:type="dxa"/>
          </w:tcPr>
          <w:p w14:paraId="4B1B58C6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35</w:t>
            </w:r>
          </w:p>
        </w:tc>
        <w:tc>
          <w:tcPr>
            <w:tcW w:w="5378" w:type="dxa"/>
          </w:tcPr>
          <w:p w14:paraId="73297EE4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BY4741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mms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</w:p>
        </w:tc>
        <w:tc>
          <w:tcPr>
            <w:tcW w:w="1868" w:type="dxa"/>
          </w:tcPr>
          <w:p w14:paraId="19F5DE4D" w14:textId="7BF11CFE" w:rsidR="00C74B20" w:rsidRPr="004E7D0B" w:rsidRDefault="00C74B20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wvRW5kTm90ZT5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wvRW5kTm90ZT5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31417A2C" w14:textId="77777777" w:rsidTr="006F6AAF">
        <w:trPr>
          <w:trHeight w:val="270"/>
        </w:trPr>
        <w:tc>
          <w:tcPr>
            <w:tcW w:w="1253" w:type="dxa"/>
          </w:tcPr>
          <w:p w14:paraId="17192B5D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36</w:t>
            </w:r>
          </w:p>
        </w:tc>
        <w:tc>
          <w:tcPr>
            <w:tcW w:w="5378" w:type="dxa"/>
          </w:tcPr>
          <w:p w14:paraId="3BA147F5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BY4743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mms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mms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</w:p>
        </w:tc>
        <w:tc>
          <w:tcPr>
            <w:tcW w:w="1868" w:type="dxa"/>
          </w:tcPr>
          <w:p w14:paraId="35524C2F" w14:textId="0414BB37" w:rsidR="00C74B20" w:rsidRPr="004E7D0B" w:rsidRDefault="00C74B20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wvRW5kTm90ZT5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wvRW5kTm90ZT5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5F60FC87" w14:textId="77777777" w:rsidTr="006F6AAF">
        <w:trPr>
          <w:trHeight w:val="270"/>
        </w:trPr>
        <w:tc>
          <w:tcPr>
            <w:tcW w:w="1253" w:type="dxa"/>
          </w:tcPr>
          <w:p w14:paraId="37F8AE52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37</w:t>
            </w:r>
          </w:p>
        </w:tc>
        <w:tc>
          <w:tcPr>
            <w:tcW w:w="5378" w:type="dxa"/>
          </w:tcPr>
          <w:p w14:paraId="5A444C70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01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mus8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09355DED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43B37DC9" w14:textId="77777777" w:rsidTr="006F6AAF">
        <w:trPr>
          <w:trHeight w:val="270"/>
        </w:trPr>
        <w:tc>
          <w:tcPr>
            <w:tcW w:w="1253" w:type="dxa"/>
          </w:tcPr>
          <w:p w14:paraId="26C4A00F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38</w:t>
            </w:r>
          </w:p>
        </w:tc>
        <w:tc>
          <w:tcPr>
            <w:tcW w:w="5378" w:type="dxa"/>
          </w:tcPr>
          <w:p w14:paraId="603D3132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02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mus8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mus8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26952B86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1F0AAFCB" w14:textId="77777777" w:rsidTr="006F6AAF">
        <w:trPr>
          <w:trHeight w:val="270"/>
        </w:trPr>
        <w:tc>
          <w:tcPr>
            <w:tcW w:w="1253" w:type="dxa"/>
          </w:tcPr>
          <w:p w14:paraId="57ED5425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39</w:t>
            </w:r>
          </w:p>
        </w:tc>
        <w:tc>
          <w:tcPr>
            <w:tcW w:w="5378" w:type="dxa"/>
          </w:tcPr>
          <w:p w14:paraId="46C1FE43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38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</w:p>
        </w:tc>
        <w:tc>
          <w:tcPr>
            <w:tcW w:w="1868" w:type="dxa"/>
          </w:tcPr>
          <w:p w14:paraId="1B441C9F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536A5B65" w14:textId="77777777" w:rsidTr="006F6AAF">
        <w:trPr>
          <w:trHeight w:val="270"/>
        </w:trPr>
        <w:tc>
          <w:tcPr>
            <w:tcW w:w="1253" w:type="dxa"/>
          </w:tcPr>
          <w:p w14:paraId="7806C2C7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40</w:t>
            </w:r>
          </w:p>
        </w:tc>
        <w:tc>
          <w:tcPr>
            <w:tcW w:w="5378" w:type="dxa"/>
          </w:tcPr>
          <w:p w14:paraId="366B49CC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38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</w:p>
        </w:tc>
        <w:tc>
          <w:tcPr>
            <w:tcW w:w="1868" w:type="dxa"/>
          </w:tcPr>
          <w:p w14:paraId="4CFAFA8A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15EAEDFF" w14:textId="77777777" w:rsidTr="006F6AAF">
        <w:trPr>
          <w:trHeight w:val="270"/>
        </w:trPr>
        <w:tc>
          <w:tcPr>
            <w:tcW w:w="1253" w:type="dxa"/>
          </w:tcPr>
          <w:p w14:paraId="324114AC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A2587</w:t>
            </w:r>
          </w:p>
        </w:tc>
        <w:tc>
          <w:tcPr>
            <w:tcW w:w="5378" w:type="dxa"/>
          </w:tcPr>
          <w:p w14:paraId="05C2E24E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MAT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a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ade2-1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leu2-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trp1-1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-11,-15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can1-100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GAL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psi+</w:t>
            </w:r>
          </w:p>
        </w:tc>
        <w:tc>
          <w:tcPr>
            <w:tcW w:w="1868" w:type="dxa"/>
          </w:tcPr>
          <w:p w14:paraId="20707951" w14:textId="00C80E57" w:rsidR="00C74B20" w:rsidRPr="004E7D0B" w:rsidRDefault="00C74B20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GVsdHplcjwvQXV0aG9yPjxZZWFyPjIwMTE8L1llYXI+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wMjYtMzA8L3BhZ2VzPjx2b2x1bWU+MzMzPC92b2x1bWU+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GVsdHplcjwvQXV0aG9yPjxZZWFyPjIwMTE8L1llYXI+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wMjYtMzA8L3BhZ2VzPjx2b2x1bWU+MzMzPC92b2x1bWU+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3" w:tooltip="Sheltzer, 2011 #1110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3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5D4D802E" w14:textId="77777777" w:rsidTr="006F6AAF">
        <w:trPr>
          <w:trHeight w:val="270"/>
        </w:trPr>
        <w:tc>
          <w:tcPr>
            <w:tcW w:w="1253" w:type="dxa"/>
          </w:tcPr>
          <w:p w14:paraId="70B913BE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A11311</w:t>
            </w:r>
          </w:p>
        </w:tc>
        <w:tc>
          <w:tcPr>
            <w:tcW w:w="5378" w:type="dxa"/>
          </w:tcPr>
          <w:p w14:paraId="07376480" w14:textId="77777777" w:rsidR="00C74B20" w:rsidRPr="004E7D0B" w:rsidRDefault="00C74B20" w:rsidP="0003436F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A2587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ade1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lys2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KanMX6</w:t>
            </w:r>
          </w:p>
        </w:tc>
        <w:tc>
          <w:tcPr>
            <w:tcW w:w="1868" w:type="dxa"/>
          </w:tcPr>
          <w:p w14:paraId="73173B5E" w14:textId="133ECB24" w:rsidR="00C74B20" w:rsidRDefault="00C74B20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GVsdHplcjwvQXV0aG9yPjxZZWFyPjIwMTE8L1llYXI+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wMjYtMzA8L3BhZ2VzPjx2b2x1bWU+MzMzPC92b2x1bWU+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GVsdHplcjwvQXV0aG9yPjxZZWFyPjIwMTE8L1llYXI+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wMjYtMzA8L3BhZ2VzPjx2b2x1bWU+MzMzPC92b2x1bWU+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3" w:tooltip="Sheltzer, 2011 #1110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3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02C40296" w14:textId="77777777" w:rsidTr="006F6AAF">
        <w:trPr>
          <w:trHeight w:val="270"/>
        </w:trPr>
        <w:tc>
          <w:tcPr>
            <w:tcW w:w="1253" w:type="dxa"/>
          </w:tcPr>
          <w:p w14:paraId="013B4872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41</w:t>
            </w:r>
          </w:p>
        </w:tc>
        <w:tc>
          <w:tcPr>
            <w:tcW w:w="5378" w:type="dxa"/>
          </w:tcPr>
          <w:p w14:paraId="5A56E7D2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A11311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</w:p>
        </w:tc>
        <w:tc>
          <w:tcPr>
            <w:tcW w:w="1868" w:type="dxa"/>
          </w:tcPr>
          <w:p w14:paraId="53085C26" w14:textId="77777777" w:rsidR="00C74B20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45422B93" w14:textId="77777777" w:rsidTr="006F6AAF">
        <w:trPr>
          <w:trHeight w:val="270"/>
        </w:trPr>
        <w:tc>
          <w:tcPr>
            <w:tcW w:w="1253" w:type="dxa"/>
          </w:tcPr>
          <w:p w14:paraId="34A3F3BC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42</w:t>
            </w:r>
          </w:p>
        </w:tc>
        <w:tc>
          <w:tcPr>
            <w:tcW w:w="5378" w:type="dxa"/>
          </w:tcPr>
          <w:p w14:paraId="10CA3278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A11311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aur1C</w:t>
            </w:r>
          </w:p>
        </w:tc>
        <w:tc>
          <w:tcPr>
            <w:tcW w:w="1868" w:type="dxa"/>
          </w:tcPr>
          <w:p w14:paraId="37FECE6E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4F370607" w14:textId="77777777" w:rsidTr="006F6AAF">
        <w:trPr>
          <w:trHeight w:val="270"/>
        </w:trPr>
        <w:tc>
          <w:tcPr>
            <w:tcW w:w="1253" w:type="dxa"/>
          </w:tcPr>
          <w:p w14:paraId="168E8989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KK0043</w:t>
            </w:r>
          </w:p>
        </w:tc>
        <w:tc>
          <w:tcPr>
            <w:tcW w:w="5378" w:type="dxa"/>
          </w:tcPr>
          <w:p w14:paraId="753F0C28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A11311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aur1C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GAL1p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</w:p>
        </w:tc>
        <w:tc>
          <w:tcPr>
            <w:tcW w:w="1868" w:type="dxa"/>
          </w:tcPr>
          <w:p w14:paraId="0EC24E00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1C6C6E54" w14:textId="77777777" w:rsidTr="006F6AAF">
        <w:trPr>
          <w:trHeight w:val="270"/>
        </w:trPr>
        <w:tc>
          <w:tcPr>
            <w:tcW w:w="1253" w:type="dxa"/>
          </w:tcPr>
          <w:p w14:paraId="0CEF24F2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44</w:t>
            </w:r>
          </w:p>
        </w:tc>
        <w:tc>
          <w:tcPr>
            <w:tcW w:w="5378" w:type="dxa"/>
          </w:tcPr>
          <w:p w14:paraId="4D6908B1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A11311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aur1C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GAL1p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</w:rPr>
              <w:t>K41A</w:t>
            </w:r>
          </w:p>
        </w:tc>
        <w:tc>
          <w:tcPr>
            <w:tcW w:w="1868" w:type="dxa"/>
          </w:tcPr>
          <w:p w14:paraId="517F51A8" w14:textId="77777777" w:rsidR="00C74B20" w:rsidRPr="004E7D0B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605F5F73" w14:textId="77777777" w:rsidTr="006F6AAF">
        <w:trPr>
          <w:trHeight w:val="270"/>
        </w:trPr>
        <w:tc>
          <w:tcPr>
            <w:tcW w:w="1253" w:type="dxa"/>
          </w:tcPr>
          <w:p w14:paraId="06D14D42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A12687</w:t>
            </w:r>
          </w:p>
        </w:tc>
        <w:tc>
          <w:tcPr>
            <w:tcW w:w="5378" w:type="dxa"/>
          </w:tcPr>
          <w:p w14:paraId="268D8E0E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A2587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trp1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trp1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KanMX6 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(disome IV)</w:t>
            </w:r>
          </w:p>
        </w:tc>
        <w:tc>
          <w:tcPr>
            <w:tcW w:w="1868" w:type="dxa"/>
          </w:tcPr>
          <w:p w14:paraId="1F8F87F4" w14:textId="4591C070" w:rsidR="00C74B20" w:rsidRPr="00410B39" w:rsidRDefault="00C74B20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GVsdHplcjwvQXV0aG9yPjxZZWFyPjIwMTE8L1llYXI+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wMjYtMzA8L3BhZ2VzPjx2b2x1bWU+MzMzPC92b2x1bWU+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aGVsdHplcjwvQXV0aG9yPjxZZWFyPjIwMTE8L1llYXI+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wMjYtMzA8L3BhZ2VzPjx2b2x1bWU+MzMzPC92b2x1bWU+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3" w:tooltip="Sheltzer, 2011 #1110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3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0EB05EA2" w14:textId="77777777" w:rsidTr="006F6AAF">
        <w:trPr>
          <w:trHeight w:val="270"/>
        </w:trPr>
        <w:tc>
          <w:tcPr>
            <w:tcW w:w="1253" w:type="dxa"/>
          </w:tcPr>
          <w:p w14:paraId="45DDA761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45</w:t>
            </w:r>
          </w:p>
        </w:tc>
        <w:tc>
          <w:tcPr>
            <w:tcW w:w="5378" w:type="dxa"/>
          </w:tcPr>
          <w:p w14:paraId="636AFD97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A12687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</w:p>
        </w:tc>
        <w:tc>
          <w:tcPr>
            <w:tcW w:w="1868" w:type="dxa"/>
          </w:tcPr>
          <w:p w14:paraId="1A8F8364" w14:textId="77777777" w:rsidR="00C74B20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57468638" w14:textId="77777777" w:rsidTr="006F6AAF">
        <w:trPr>
          <w:trHeight w:val="270"/>
        </w:trPr>
        <w:tc>
          <w:tcPr>
            <w:tcW w:w="1253" w:type="dxa"/>
          </w:tcPr>
          <w:p w14:paraId="1F2B3562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46</w:t>
            </w:r>
          </w:p>
        </w:tc>
        <w:tc>
          <w:tcPr>
            <w:tcW w:w="5378" w:type="dxa"/>
          </w:tcPr>
          <w:p w14:paraId="57ABC3D9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A12687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aur1C</w:t>
            </w:r>
          </w:p>
        </w:tc>
        <w:tc>
          <w:tcPr>
            <w:tcW w:w="1868" w:type="dxa"/>
          </w:tcPr>
          <w:p w14:paraId="73852E1A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3CF4DFE4" w14:textId="77777777" w:rsidTr="006F6AAF">
        <w:trPr>
          <w:trHeight w:val="270"/>
        </w:trPr>
        <w:tc>
          <w:tcPr>
            <w:tcW w:w="1253" w:type="dxa"/>
          </w:tcPr>
          <w:p w14:paraId="4797E60A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47</w:t>
            </w:r>
          </w:p>
        </w:tc>
        <w:tc>
          <w:tcPr>
            <w:tcW w:w="5378" w:type="dxa"/>
          </w:tcPr>
          <w:p w14:paraId="2960E35A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A12687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aur1C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GAL1p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</w:p>
        </w:tc>
        <w:tc>
          <w:tcPr>
            <w:tcW w:w="1868" w:type="dxa"/>
          </w:tcPr>
          <w:p w14:paraId="04FEC5BF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2EC3AAA5" w14:textId="77777777" w:rsidTr="006F6AAF">
        <w:trPr>
          <w:trHeight w:val="270"/>
        </w:trPr>
        <w:tc>
          <w:tcPr>
            <w:tcW w:w="1253" w:type="dxa"/>
          </w:tcPr>
          <w:p w14:paraId="193E0DD0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48</w:t>
            </w:r>
          </w:p>
        </w:tc>
        <w:tc>
          <w:tcPr>
            <w:tcW w:w="5378" w:type="dxa"/>
          </w:tcPr>
          <w:p w14:paraId="7CA4B22F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A12687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aur1C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GAL1p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</w:rPr>
              <w:t>K41A</w:t>
            </w:r>
          </w:p>
        </w:tc>
        <w:tc>
          <w:tcPr>
            <w:tcW w:w="1868" w:type="dxa"/>
          </w:tcPr>
          <w:p w14:paraId="5554BC2B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5A8ACE7F" w14:textId="77777777" w:rsidTr="006F6AAF">
        <w:trPr>
          <w:trHeight w:val="270"/>
        </w:trPr>
        <w:tc>
          <w:tcPr>
            <w:tcW w:w="1253" w:type="dxa"/>
          </w:tcPr>
          <w:p w14:paraId="23763A6F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49</w:t>
            </w:r>
          </w:p>
        </w:tc>
        <w:tc>
          <w:tcPr>
            <w:tcW w:w="5378" w:type="dxa"/>
          </w:tcPr>
          <w:p w14:paraId="09AC7A89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KK0041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rad5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TRP1</w:t>
            </w:r>
          </w:p>
        </w:tc>
        <w:tc>
          <w:tcPr>
            <w:tcW w:w="1868" w:type="dxa"/>
          </w:tcPr>
          <w:p w14:paraId="38E594D0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2DC461E1" w14:textId="77777777" w:rsidTr="006F6AAF">
        <w:trPr>
          <w:trHeight w:val="270"/>
        </w:trPr>
        <w:tc>
          <w:tcPr>
            <w:tcW w:w="1253" w:type="dxa"/>
          </w:tcPr>
          <w:p w14:paraId="1A20BD4C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50</w:t>
            </w:r>
          </w:p>
        </w:tc>
        <w:tc>
          <w:tcPr>
            <w:tcW w:w="5378" w:type="dxa"/>
          </w:tcPr>
          <w:p w14:paraId="750ADA4F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KK0045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rad5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TRP1</w:t>
            </w:r>
          </w:p>
        </w:tc>
        <w:tc>
          <w:tcPr>
            <w:tcW w:w="1868" w:type="dxa"/>
          </w:tcPr>
          <w:p w14:paraId="3C65F067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C74B20" w14:paraId="6FBE6074" w14:textId="77777777" w:rsidTr="006F6AAF">
        <w:trPr>
          <w:trHeight w:val="270"/>
        </w:trPr>
        <w:tc>
          <w:tcPr>
            <w:tcW w:w="1253" w:type="dxa"/>
          </w:tcPr>
          <w:p w14:paraId="61EBD2FF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51</w:t>
            </w:r>
          </w:p>
        </w:tc>
        <w:tc>
          <w:tcPr>
            <w:tcW w:w="5378" w:type="dxa"/>
          </w:tcPr>
          <w:p w14:paraId="2F0A6DCF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BY4741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sgs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</w:p>
        </w:tc>
        <w:tc>
          <w:tcPr>
            <w:tcW w:w="1868" w:type="dxa"/>
          </w:tcPr>
          <w:p w14:paraId="3E236AA0" w14:textId="34EBAC38" w:rsidR="00C74B20" w:rsidRPr="00410B39" w:rsidRDefault="00827B3C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4E3459A9" w14:textId="77777777" w:rsidTr="006F6AAF">
        <w:trPr>
          <w:trHeight w:val="270"/>
        </w:trPr>
        <w:tc>
          <w:tcPr>
            <w:tcW w:w="1253" w:type="dxa"/>
          </w:tcPr>
          <w:p w14:paraId="7587244B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52</w:t>
            </w:r>
          </w:p>
        </w:tc>
        <w:tc>
          <w:tcPr>
            <w:tcW w:w="5378" w:type="dxa"/>
          </w:tcPr>
          <w:p w14:paraId="5C884FA6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BY4743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sgs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sgs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</w:p>
        </w:tc>
        <w:tc>
          <w:tcPr>
            <w:tcW w:w="1868" w:type="dxa"/>
          </w:tcPr>
          <w:p w14:paraId="74647DA0" w14:textId="46840DBD" w:rsidR="00C74B20" w:rsidRDefault="00827B3C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311C4C15" w14:textId="77777777" w:rsidTr="006F6AAF">
        <w:trPr>
          <w:trHeight w:val="270"/>
        </w:trPr>
        <w:tc>
          <w:tcPr>
            <w:tcW w:w="1253" w:type="dxa"/>
          </w:tcPr>
          <w:p w14:paraId="49609005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53</w:t>
            </w:r>
          </w:p>
        </w:tc>
        <w:tc>
          <w:tcPr>
            <w:tcW w:w="5378" w:type="dxa"/>
          </w:tcPr>
          <w:p w14:paraId="1881F1AD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BY4741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slx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</w:p>
        </w:tc>
        <w:tc>
          <w:tcPr>
            <w:tcW w:w="1868" w:type="dxa"/>
          </w:tcPr>
          <w:p w14:paraId="4C2135DD" w14:textId="45F24B17" w:rsidR="00C74B20" w:rsidRDefault="00827B3C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544FAA41" w14:textId="77777777" w:rsidTr="006F6AAF">
        <w:trPr>
          <w:trHeight w:val="270"/>
        </w:trPr>
        <w:tc>
          <w:tcPr>
            <w:tcW w:w="1253" w:type="dxa"/>
          </w:tcPr>
          <w:p w14:paraId="259F9194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54</w:t>
            </w:r>
          </w:p>
        </w:tc>
        <w:tc>
          <w:tcPr>
            <w:tcW w:w="5378" w:type="dxa"/>
          </w:tcPr>
          <w:p w14:paraId="75A0AD55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BY4743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slx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slx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</w:p>
        </w:tc>
        <w:tc>
          <w:tcPr>
            <w:tcW w:w="1868" w:type="dxa"/>
          </w:tcPr>
          <w:p w14:paraId="30269C87" w14:textId="3673DF2E" w:rsidR="00C74B20" w:rsidRDefault="00827B3C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778DA3C4" w14:textId="77777777" w:rsidTr="006F6AAF">
        <w:trPr>
          <w:trHeight w:val="270"/>
        </w:trPr>
        <w:tc>
          <w:tcPr>
            <w:tcW w:w="1253" w:type="dxa"/>
          </w:tcPr>
          <w:p w14:paraId="0F4356D5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55</w:t>
            </w:r>
          </w:p>
        </w:tc>
        <w:tc>
          <w:tcPr>
            <w:tcW w:w="5378" w:type="dxa"/>
          </w:tcPr>
          <w:p w14:paraId="2566ED57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BY4741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slx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</w:p>
        </w:tc>
        <w:tc>
          <w:tcPr>
            <w:tcW w:w="1868" w:type="dxa"/>
          </w:tcPr>
          <w:p w14:paraId="78ABF2C7" w14:textId="12E49FFB" w:rsidR="00C74B20" w:rsidRDefault="00827B3C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5F7F65B4" w14:textId="77777777" w:rsidTr="006F6AAF">
        <w:trPr>
          <w:trHeight w:val="270"/>
        </w:trPr>
        <w:tc>
          <w:tcPr>
            <w:tcW w:w="1253" w:type="dxa"/>
          </w:tcPr>
          <w:p w14:paraId="0FD09090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56</w:t>
            </w:r>
          </w:p>
        </w:tc>
        <w:tc>
          <w:tcPr>
            <w:tcW w:w="5378" w:type="dxa"/>
          </w:tcPr>
          <w:p w14:paraId="4F46AF9D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BY4743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slx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slx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</w:p>
        </w:tc>
        <w:tc>
          <w:tcPr>
            <w:tcW w:w="1868" w:type="dxa"/>
          </w:tcPr>
          <w:p w14:paraId="65CC08ED" w14:textId="77084A5F" w:rsidR="00C74B20" w:rsidRDefault="00827B3C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7CC4AC16" w14:textId="77777777" w:rsidTr="006F6AAF">
        <w:trPr>
          <w:trHeight w:val="270"/>
        </w:trPr>
        <w:tc>
          <w:tcPr>
            <w:tcW w:w="1253" w:type="dxa"/>
          </w:tcPr>
          <w:p w14:paraId="356DA307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57</w:t>
            </w:r>
          </w:p>
        </w:tc>
        <w:tc>
          <w:tcPr>
            <w:tcW w:w="5378" w:type="dxa"/>
          </w:tcPr>
          <w:p w14:paraId="4A1407F4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BY4741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yen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</w:p>
        </w:tc>
        <w:tc>
          <w:tcPr>
            <w:tcW w:w="1868" w:type="dxa"/>
          </w:tcPr>
          <w:p w14:paraId="7D81EF42" w14:textId="79DADE5A" w:rsidR="00C74B20" w:rsidRDefault="00827B3C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0BF794BD" w14:textId="77777777" w:rsidTr="006F6AAF">
        <w:trPr>
          <w:trHeight w:val="270"/>
        </w:trPr>
        <w:tc>
          <w:tcPr>
            <w:tcW w:w="1253" w:type="dxa"/>
          </w:tcPr>
          <w:p w14:paraId="200AC49A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58</w:t>
            </w:r>
          </w:p>
        </w:tc>
        <w:tc>
          <w:tcPr>
            <w:tcW w:w="5378" w:type="dxa"/>
          </w:tcPr>
          <w:p w14:paraId="5824FE1E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BY4743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yen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yen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</w:p>
        </w:tc>
        <w:tc>
          <w:tcPr>
            <w:tcW w:w="1868" w:type="dxa"/>
          </w:tcPr>
          <w:p w14:paraId="1E35AB41" w14:textId="0EFF6A6D" w:rsidR="00C74B20" w:rsidRDefault="00827B3C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51BE5B5A" w14:textId="77777777" w:rsidTr="006F6AAF">
        <w:trPr>
          <w:trHeight w:val="270"/>
        </w:trPr>
        <w:tc>
          <w:tcPr>
            <w:tcW w:w="1253" w:type="dxa"/>
          </w:tcPr>
          <w:p w14:paraId="3411CC03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59</w:t>
            </w:r>
          </w:p>
        </w:tc>
        <w:tc>
          <w:tcPr>
            <w:tcW w:w="5378" w:type="dxa"/>
          </w:tcPr>
          <w:p w14:paraId="29CC4F28" w14:textId="3F3DE5D1" w:rsidR="00C74B20" w:rsidRPr="00410B39" w:rsidRDefault="00C74B20" w:rsidP="00EF1F6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BY4741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mph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868" w:type="dxa"/>
          </w:tcPr>
          <w:p w14:paraId="1E0570A0" w14:textId="5CE01A09" w:rsidR="00C74B20" w:rsidRDefault="00862427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1DCE7282" w14:textId="77777777" w:rsidTr="006F6AAF">
        <w:trPr>
          <w:trHeight w:val="270"/>
        </w:trPr>
        <w:tc>
          <w:tcPr>
            <w:tcW w:w="1253" w:type="dxa"/>
          </w:tcPr>
          <w:p w14:paraId="0EC37280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60</w:t>
            </w:r>
          </w:p>
        </w:tc>
        <w:tc>
          <w:tcPr>
            <w:tcW w:w="5378" w:type="dxa"/>
          </w:tcPr>
          <w:p w14:paraId="7B0C5411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BY4743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mph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mph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</w:p>
        </w:tc>
        <w:tc>
          <w:tcPr>
            <w:tcW w:w="1868" w:type="dxa"/>
          </w:tcPr>
          <w:p w14:paraId="2301F987" w14:textId="3A9918B6" w:rsidR="00C74B20" w:rsidRDefault="00827B3C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58A65314" w14:textId="77777777" w:rsidTr="006F6AAF">
        <w:trPr>
          <w:trHeight w:val="270"/>
        </w:trPr>
        <w:tc>
          <w:tcPr>
            <w:tcW w:w="1253" w:type="dxa"/>
          </w:tcPr>
          <w:p w14:paraId="140B9D20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61</w:t>
            </w:r>
          </w:p>
        </w:tc>
        <w:tc>
          <w:tcPr>
            <w:tcW w:w="5378" w:type="dxa"/>
          </w:tcPr>
          <w:p w14:paraId="1C979B6F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BY4741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rad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</w:p>
        </w:tc>
        <w:tc>
          <w:tcPr>
            <w:tcW w:w="1868" w:type="dxa"/>
          </w:tcPr>
          <w:p w14:paraId="7F32BDBF" w14:textId="717F79F1" w:rsidR="00C74B20" w:rsidRDefault="00827B3C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10F22A95" w14:textId="77777777" w:rsidTr="006F6AAF">
        <w:trPr>
          <w:trHeight w:val="270"/>
        </w:trPr>
        <w:tc>
          <w:tcPr>
            <w:tcW w:w="1253" w:type="dxa"/>
          </w:tcPr>
          <w:p w14:paraId="7FCE087E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62</w:t>
            </w:r>
          </w:p>
        </w:tc>
        <w:tc>
          <w:tcPr>
            <w:tcW w:w="5378" w:type="dxa"/>
          </w:tcPr>
          <w:p w14:paraId="1E28CF00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BY4743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rad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</w:t>
            </w:r>
            <w:bookmarkStart w:id="0" w:name="_GoBack"/>
            <w:bookmarkEnd w:id="0"/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MX4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rad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</w:p>
        </w:tc>
        <w:tc>
          <w:tcPr>
            <w:tcW w:w="1868" w:type="dxa"/>
          </w:tcPr>
          <w:p w14:paraId="1E99E4FB" w14:textId="56D95D18" w:rsidR="00C74B20" w:rsidRDefault="00827B3C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3006B1D3" w14:textId="77777777" w:rsidTr="006F6AAF">
        <w:trPr>
          <w:trHeight w:val="270"/>
        </w:trPr>
        <w:tc>
          <w:tcPr>
            <w:tcW w:w="1253" w:type="dxa"/>
          </w:tcPr>
          <w:p w14:paraId="35584EDA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KK006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5378" w:type="dxa"/>
          </w:tcPr>
          <w:p w14:paraId="17D5C7EE" w14:textId="77777777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BY4741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rad1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</w:p>
        </w:tc>
        <w:tc>
          <w:tcPr>
            <w:tcW w:w="1868" w:type="dxa"/>
          </w:tcPr>
          <w:p w14:paraId="7F63BAEA" w14:textId="75E4CBFD" w:rsidR="00C74B20" w:rsidRDefault="00827B3C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wvRW5kTm90ZT5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wvRW5kTm90ZT5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2646F525" w14:textId="77777777" w:rsidTr="006F6AAF">
        <w:trPr>
          <w:trHeight w:val="270"/>
        </w:trPr>
        <w:tc>
          <w:tcPr>
            <w:tcW w:w="1253" w:type="dxa"/>
          </w:tcPr>
          <w:p w14:paraId="0BE0A739" w14:textId="4F1DCF79" w:rsidR="00C74B20" w:rsidRPr="00410B39" w:rsidRDefault="00C74B20" w:rsidP="0021009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KK006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xDaXRlPjxBdXRob3I+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5378" w:type="dxa"/>
          </w:tcPr>
          <w:p w14:paraId="447BF8B1" w14:textId="4CAD8831" w:rsidR="00C74B20" w:rsidRPr="00410B39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 xml:space="preserve">BY4743 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rad1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rad1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10B39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10B39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</w:p>
        </w:tc>
        <w:tc>
          <w:tcPr>
            <w:tcW w:w="1868" w:type="dxa"/>
          </w:tcPr>
          <w:p w14:paraId="630086F9" w14:textId="0E6DF2F0" w:rsidR="00C74B20" w:rsidRDefault="00827B3C" w:rsidP="0086242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wvRW5kTm90ZT5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aW56ZWxlcjwvQXV0aG9yPjxZZWFyPjE5OTk8L1llYXI+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=
</w:fldData>
              </w:fldCha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</w:r>
            <w:r w:rsidR="00862427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Winzeler, 1999 #1102" w:history="1">
              <w:r w:rsidR="00862427"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 w:rsidR="00862427"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C74B20" w14:paraId="28955DCF" w14:textId="77777777" w:rsidTr="008A5AA6">
        <w:trPr>
          <w:trHeight w:val="374"/>
        </w:trPr>
        <w:tc>
          <w:tcPr>
            <w:tcW w:w="1253" w:type="dxa"/>
          </w:tcPr>
          <w:p w14:paraId="0B375B7F" w14:textId="7A6CFE35" w:rsidR="005C0696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KK0065</w:t>
            </w:r>
          </w:p>
        </w:tc>
        <w:tc>
          <w:tcPr>
            <w:tcW w:w="5378" w:type="dxa"/>
          </w:tcPr>
          <w:p w14:paraId="65BDBC73" w14:textId="37C3BF6A" w:rsidR="005C0696" w:rsidRPr="005C0696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KK0012 </w:t>
            </w:r>
            <w:r w:rsidRPr="00BB5F46">
              <w:rPr>
                <w:rFonts w:ascii="Times New Roman" w:hAnsi="Times New Roman" w:cs="Times New Roman"/>
                <w:i/>
                <w:sz w:val="18"/>
                <w:szCs w:val="18"/>
              </w:rPr>
              <w:t>TUB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r w:rsidRPr="00BB5F46">
              <w:rPr>
                <w:rFonts w:ascii="Times New Roman" w:hAnsi="Times New Roman" w:cs="Times New Roman"/>
                <w:i/>
                <w:sz w:val="18"/>
                <w:szCs w:val="18"/>
              </w:rPr>
              <w:t>GFP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BB5F46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BB5F46">
              <w:rPr>
                <w:rFonts w:ascii="Times New Roman" w:hAnsi="Times New Roman" w:cs="Times New Roman"/>
                <w:i/>
                <w:sz w:val="18"/>
                <w:szCs w:val="18"/>
              </w:rPr>
              <w:t>TUB1</w:t>
            </w:r>
          </w:p>
        </w:tc>
        <w:tc>
          <w:tcPr>
            <w:tcW w:w="1868" w:type="dxa"/>
          </w:tcPr>
          <w:p w14:paraId="3AF37326" w14:textId="12E6B88A" w:rsidR="008A5AA6" w:rsidRDefault="00C74B20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8A5AA6" w14:paraId="0C2EC5C2" w14:textId="77777777" w:rsidTr="008A5AA6">
        <w:trPr>
          <w:trHeight w:val="315"/>
        </w:trPr>
        <w:tc>
          <w:tcPr>
            <w:tcW w:w="1253" w:type="dxa"/>
          </w:tcPr>
          <w:p w14:paraId="0E45BD4E" w14:textId="5456423C" w:rsidR="008A5AA6" w:rsidRDefault="008A5AA6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KK0066</w:t>
            </w:r>
          </w:p>
        </w:tc>
        <w:tc>
          <w:tcPr>
            <w:tcW w:w="5378" w:type="dxa"/>
          </w:tcPr>
          <w:p w14:paraId="247C16B4" w14:textId="6A93C6DE" w:rsidR="008A5AA6" w:rsidRDefault="008A5AA6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KK0035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∆::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</w:p>
        </w:tc>
        <w:tc>
          <w:tcPr>
            <w:tcW w:w="1868" w:type="dxa"/>
          </w:tcPr>
          <w:p w14:paraId="477FC82A" w14:textId="5C73125A" w:rsidR="008A5AA6" w:rsidRDefault="008A5AA6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8A5AA6" w14:paraId="47C80E12" w14:textId="77777777" w:rsidTr="008A5AA6">
        <w:trPr>
          <w:trHeight w:val="320"/>
        </w:trPr>
        <w:tc>
          <w:tcPr>
            <w:tcW w:w="1253" w:type="dxa"/>
          </w:tcPr>
          <w:p w14:paraId="0CCE7E06" w14:textId="0C37DCE1" w:rsidR="008A5AA6" w:rsidRDefault="008A5AA6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KK0067</w:t>
            </w:r>
          </w:p>
        </w:tc>
        <w:tc>
          <w:tcPr>
            <w:tcW w:w="5378" w:type="dxa"/>
          </w:tcPr>
          <w:p w14:paraId="68C5547D" w14:textId="4637ED34" w:rsidR="008A5AA6" w:rsidRDefault="008A5AA6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KK0036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∆::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URA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∆::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754734F8" w14:textId="784DD1B5" w:rsidR="008A5AA6" w:rsidRDefault="008A5AA6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F34E2D" w14:paraId="4906B1E1" w14:textId="77777777" w:rsidTr="008A5AA6">
        <w:trPr>
          <w:trHeight w:val="355"/>
        </w:trPr>
        <w:tc>
          <w:tcPr>
            <w:tcW w:w="1253" w:type="dxa"/>
          </w:tcPr>
          <w:p w14:paraId="173168F3" w14:textId="584C8874" w:rsidR="005C0696" w:rsidRDefault="00F34E2D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KK006</w:t>
            </w:r>
            <w:r w:rsidR="008A5AA6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5378" w:type="dxa"/>
          </w:tcPr>
          <w:p w14:paraId="5D93EB99" w14:textId="138DB3AC" w:rsidR="00F34E2D" w:rsidRPr="00F34E2D" w:rsidRDefault="00F34E2D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BY4743 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∆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aur1C</w:t>
            </w:r>
          </w:p>
        </w:tc>
        <w:tc>
          <w:tcPr>
            <w:tcW w:w="1868" w:type="dxa"/>
          </w:tcPr>
          <w:p w14:paraId="0EC224B3" w14:textId="6F73A1BF" w:rsidR="00F34E2D" w:rsidRDefault="00F34E2D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F34E2D" w14:paraId="0C2B3428" w14:textId="77777777" w:rsidTr="008A5AA6">
        <w:trPr>
          <w:trHeight w:val="219"/>
        </w:trPr>
        <w:tc>
          <w:tcPr>
            <w:tcW w:w="1253" w:type="dxa"/>
          </w:tcPr>
          <w:p w14:paraId="2E752D23" w14:textId="3F5D3B1F" w:rsidR="00F34E2D" w:rsidRDefault="008A5AA6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KK0069</w:t>
            </w:r>
          </w:p>
        </w:tc>
        <w:tc>
          <w:tcPr>
            <w:tcW w:w="5378" w:type="dxa"/>
          </w:tcPr>
          <w:p w14:paraId="60515F32" w14:textId="52E04768" w:rsidR="00F34E2D" w:rsidRPr="004E7D0B" w:rsidRDefault="00F34E2D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BY4743 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∆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aur1C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GAL1p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</w:p>
        </w:tc>
        <w:tc>
          <w:tcPr>
            <w:tcW w:w="1868" w:type="dxa"/>
          </w:tcPr>
          <w:p w14:paraId="2CBDE5F2" w14:textId="679FFEDF" w:rsidR="00F34E2D" w:rsidRDefault="00F34E2D" w:rsidP="00F34E2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F34E2D" w14:paraId="7C8D08A8" w14:textId="77777777" w:rsidTr="008A5AA6">
        <w:trPr>
          <w:trHeight w:val="225"/>
        </w:trPr>
        <w:tc>
          <w:tcPr>
            <w:tcW w:w="1253" w:type="dxa"/>
          </w:tcPr>
          <w:p w14:paraId="7AB68991" w14:textId="23728856" w:rsidR="00F34E2D" w:rsidRDefault="008A5AA6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KK0070</w:t>
            </w:r>
          </w:p>
        </w:tc>
        <w:tc>
          <w:tcPr>
            <w:tcW w:w="5378" w:type="dxa"/>
          </w:tcPr>
          <w:p w14:paraId="47C885DF" w14:textId="4316297B" w:rsidR="00F34E2D" w:rsidRPr="00F34E2D" w:rsidRDefault="00F34E2D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BY4743 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∆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KanMX4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aur1C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GAL1p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srs2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  <w:vertAlign w:val="superscript"/>
              </w:rPr>
              <w:t>K41A</w:t>
            </w:r>
          </w:p>
        </w:tc>
        <w:tc>
          <w:tcPr>
            <w:tcW w:w="1868" w:type="dxa"/>
          </w:tcPr>
          <w:p w14:paraId="72C4A223" w14:textId="3DE495EB" w:rsidR="00F34E2D" w:rsidRDefault="00F34E2D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F34E2D" w14:paraId="1E007A69" w14:textId="77777777" w:rsidTr="00401FCE">
        <w:trPr>
          <w:trHeight w:val="414"/>
        </w:trPr>
        <w:tc>
          <w:tcPr>
            <w:tcW w:w="1253" w:type="dxa"/>
          </w:tcPr>
          <w:p w14:paraId="615227EC" w14:textId="1B23A97C" w:rsidR="00F34E2D" w:rsidRDefault="008A5AA6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KK0071</w:t>
            </w:r>
          </w:p>
        </w:tc>
        <w:tc>
          <w:tcPr>
            <w:tcW w:w="5378" w:type="dxa"/>
          </w:tcPr>
          <w:p w14:paraId="27D270E3" w14:textId="3AE76744" w:rsidR="00F34E2D" w:rsidRPr="004E7D0B" w:rsidRDefault="00F34E2D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10 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mus8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mus8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4F417A5F" w14:textId="3F7445C3" w:rsidR="00F34E2D" w:rsidRDefault="00F34E2D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401FCE" w14:paraId="66605E92" w14:textId="77777777" w:rsidTr="008A5AA6">
        <w:trPr>
          <w:trHeight w:val="251"/>
        </w:trPr>
        <w:tc>
          <w:tcPr>
            <w:tcW w:w="1253" w:type="dxa"/>
          </w:tcPr>
          <w:p w14:paraId="2DF77DD5" w14:textId="54B6368E" w:rsidR="00401FCE" w:rsidRDefault="008A5AA6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KK0072</w:t>
            </w:r>
          </w:p>
        </w:tc>
        <w:tc>
          <w:tcPr>
            <w:tcW w:w="5378" w:type="dxa"/>
          </w:tcPr>
          <w:p w14:paraId="0AA3278E" w14:textId="34AEC2B4" w:rsidR="00401FCE" w:rsidRPr="004E7D0B" w:rsidRDefault="00401FCE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11 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mus8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mus8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30311787" w14:textId="26378AC3" w:rsidR="00401FCE" w:rsidRDefault="00401FCE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401FCE" w14:paraId="0D36FA9E" w14:textId="77777777" w:rsidTr="008A5AA6">
        <w:trPr>
          <w:trHeight w:val="271"/>
        </w:trPr>
        <w:tc>
          <w:tcPr>
            <w:tcW w:w="1253" w:type="dxa"/>
          </w:tcPr>
          <w:p w14:paraId="4BC57EB5" w14:textId="5E459D01" w:rsidR="006E32B0" w:rsidRDefault="00401FCE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KK007</w:t>
            </w:r>
            <w:r w:rsidR="008A5AA6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5378" w:type="dxa"/>
          </w:tcPr>
          <w:p w14:paraId="729AC758" w14:textId="2F1A588C" w:rsidR="006E32B0" w:rsidRPr="004E7D0B" w:rsidRDefault="00401FCE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 xml:space="preserve">KK0012 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mus8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mus8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36DE678A" w14:textId="0995991C" w:rsidR="006E32B0" w:rsidRDefault="00401FCE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564943" w14:paraId="34A4B129" w14:textId="77777777" w:rsidTr="008A5AA6">
        <w:trPr>
          <w:trHeight w:val="277"/>
        </w:trPr>
        <w:tc>
          <w:tcPr>
            <w:tcW w:w="1253" w:type="dxa"/>
          </w:tcPr>
          <w:p w14:paraId="274CB4BD" w14:textId="6B9DC7B2" w:rsidR="00564943" w:rsidRDefault="008A5AA6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KK0074</w:t>
            </w:r>
          </w:p>
        </w:tc>
        <w:tc>
          <w:tcPr>
            <w:tcW w:w="5378" w:type="dxa"/>
          </w:tcPr>
          <w:p w14:paraId="44BE7959" w14:textId="1A1191FD" w:rsidR="00564943" w:rsidRPr="004E7D0B" w:rsidRDefault="00564943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KK0023 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rad5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∆</w:t>
            </w:r>
            <w:r w:rsidRPr="004E7D0B">
              <w:rPr>
                <w:rFonts w:ascii="Times New Roman" w:hAnsi="Times New Roman" w:cs="Times New Roman"/>
                <w:sz w:val="18"/>
                <w:szCs w:val="18"/>
              </w:rPr>
              <w:t>::</w:t>
            </w:r>
            <w:r w:rsidRPr="004E7D0B">
              <w:rPr>
                <w:rFonts w:ascii="Times New Roman" w:hAnsi="Times New Roman" w:cs="Times New Roman"/>
                <w:i/>
                <w:sz w:val="18"/>
                <w:szCs w:val="18"/>
              </w:rPr>
              <w:t>HIS3</w:t>
            </w:r>
          </w:p>
        </w:tc>
        <w:tc>
          <w:tcPr>
            <w:tcW w:w="1868" w:type="dxa"/>
          </w:tcPr>
          <w:p w14:paraId="5A421822" w14:textId="6D1CEBF9" w:rsidR="00564943" w:rsidRDefault="00564943" w:rsidP="0003436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</w:tbl>
    <w:p w14:paraId="7429FDA7" w14:textId="243DCAD6" w:rsidR="00DC616B" w:rsidRDefault="0063579A" w:rsidP="0003436F">
      <w:pPr>
        <w:rPr>
          <w:rFonts w:ascii="Times New Roman" w:hAnsi="Times New Roman" w:cs="Times New Roman"/>
          <w:noProof/>
          <w:sz w:val="22"/>
          <w:szCs w:val="22"/>
        </w:rPr>
      </w:pPr>
      <w:r>
        <w:rPr>
          <w:rFonts w:ascii="Times New Roman" w:hAnsi="Times New Roman" w:cs="Times New Roman"/>
          <w:noProof/>
          <w:sz w:val="22"/>
          <w:szCs w:val="22"/>
        </w:rPr>
        <w:t>* American type culture collection</w:t>
      </w:r>
    </w:p>
    <w:p w14:paraId="719B3560" w14:textId="77777777" w:rsidR="00B73303" w:rsidRPr="00AD38AE" w:rsidRDefault="00B73303" w:rsidP="0003436F">
      <w:pPr>
        <w:rPr>
          <w:rFonts w:ascii="Times New Roman" w:hAnsi="Times New Roman" w:cs="Times New Roman"/>
          <w:noProof/>
          <w:sz w:val="22"/>
          <w:szCs w:val="22"/>
        </w:rPr>
      </w:pPr>
    </w:p>
    <w:p w14:paraId="74ACCA26" w14:textId="77777777" w:rsidR="00862427" w:rsidRDefault="001A70E8" w:rsidP="00862427">
      <w:pPr>
        <w:pStyle w:val="ad"/>
        <w:spacing w:line="480" w:lineRule="auto"/>
        <w:ind w:left="720" w:hanging="720"/>
        <w:rPr>
          <w:rFonts w:ascii="Times New Roman" w:eastAsia="ＭＳ 明朝" w:hAnsi="Times New Roman" w:cs="Times New Roman"/>
          <w:b/>
          <w:sz w:val="24"/>
          <w:szCs w:val="24"/>
        </w:rPr>
      </w:pPr>
      <w:r w:rsidRPr="004F7D84">
        <w:rPr>
          <w:rFonts w:ascii="Times New Roman" w:eastAsia="ＭＳ 明朝" w:hAnsi="Times New Roman" w:cs="Times New Roman"/>
          <w:b/>
          <w:sz w:val="24"/>
          <w:szCs w:val="24"/>
        </w:rPr>
        <w:t>References</w:t>
      </w:r>
    </w:p>
    <w:p w14:paraId="07FF22DE" w14:textId="77777777" w:rsidR="00862427" w:rsidRPr="00862427" w:rsidRDefault="00D80242" w:rsidP="00862427">
      <w:pPr>
        <w:pStyle w:val="ad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862427">
        <w:rPr>
          <w:rFonts w:ascii="Times New Roman" w:hAnsi="Times New Roman" w:cs="Times New Roman"/>
          <w:kern w:val="2"/>
          <w:lang w:eastAsia="ja-JP"/>
        </w:rPr>
        <w:fldChar w:fldCharType="begin"/>
      </w:r>
      <w:r w:rsidRPr="00862427">
        <w:rPr>
          <w:rFonts w:ascii="Times New Roman" w:hAnsi="Times New Roman" w:cs="Times New Roman"/>
        </w:rPr>
        <w:instrText xml:space="preserve"> ADDIN EN.REFLIST </w:instrText>
      </w:r>
      <w:r w:rsidRPr="00862427">
        <w:rPr>
          <w:rFonts w:ascii="Times New Roman" w:hAnsi="Times New Roman" w:cs="Times New Roman"/>
          <w:kern w:val="2"/>
          <w:lang w:eastAsia="ja-JP"/>
        </w:rPr>
        <w:fldChar w:fldCharType="separate"/>
      </w:r>
      <w:bookmarkStart w:id="1" w:name="_ENREF_1"/>
      <w:r w:rsidR="00862427" w:rsidRPr="00862427">
        <w:rPr>
          <w:rFonts w:ascii="Times New Roman" w:hAnsi="Times New Roman" w:cs="Times New Roman"/>
          <w:noProof/>
        </w:rPr>
        <w:t>1. Winzeler EA, Shoemaker DD, Astromoff A, Liang H, Anderson K, et al. (1999) Functional characterization of the S. cerevisiae genome by gene deletion and parallel analysis. Science 285: 901-906.</w:t>
      </w:r>
      <w:bookmarkEnd w:id="1"/>
    </w:p>
    <w:p w14:paraId="33E35B29" w14:textId="77777777" w:rsidR="00862427" w:rsidRPr="00862427" w:rsidRDefault="00862427" w:rsidP="00862427">
      <w:pPr>
        <w:pStyle w:val="ad"/>
        <w:spacing w:line="480" w:lineRule="auto"/>
        <w:ind w:left="720" w:hanging="720"/>
        <w:rPr>
          <w:rFonts w:ascii="Times New Roman" w:hAnsi="Times New Roman" w:cs="Times New Roman"/>
          <w:noProof/>
        </w:rPr>
      </w:pPr>
      <w:bookmarkStart w:id="2" w:name="_ENREF_2"/>
      <w:r w:rsidRPr="00862427">
        <w:rPr>
          <w:rFonts w:ascii="Times New Roman" w:hAnsi="Times New Roman" w:cs="Times New Roman"/>
          <w:noProof/>
        </w:rPr>
        <w:t>2. Hishida T, Hirade Y, Haruta N, Kubota Y, Iwasaki H (2010) Srs2 plays a critical role in reversible G2 arrest upon chronic and low doses of UV irradiation via two distinct homologous recombination-dependent mechanisms in postreplication repair-deficient cells. Mol Cell Biol 30: 4840-4850.</w:t>
      </w:r>
      <w:bookmarkEnd w:id="2"/>
    </w:p>
    <w:p w14:paraId="59F0BC38" w14:textId="77777777" w:rsidR="00862427" w:rsidRPr="00862427" w:rsidRDefault="00862427" w:rsidP="00862427">
      <w:pPr>
        <w:pStyle w:val="ad"/>
        <w:spacing w:line="480" w:lineRule="auto"/>
        <w:ind w:left="720" w:hanging="720"/>
        <w:rPr>
          <w:rFonts w:ascii="Times New Roman" w:hAnsi="Times New Roman" w:cs="Times New Roman"/>
          <w:noProof/>
        </w:rPr>
      </w:pPr>
      <w:bookmarkStart w:id="3" w:name="_ENREF_3"/>
      <w:r w:rsidRPr="00862427">
        <w:rPr>
          <w:rFonts w:ascii="Times New Roman" w:hAnsi="Times New Roman" w:cs="Times New Roman"/>
          <w:noProof/>
        </w:rPr>
        <w:t>3. Sheltzer JM, Blank HM, Pfau SJ, Tange Y, George BM, et al. (2011) Aneuploidy drives genomic instability in yeast. Science 333: 1026-1030.</w:t>
      </w:r>
      <w:bookmarkEnd w:id="3"/>
    </w:p>
    <w:p w14:paraId="4F41E04C" w14:textId="409CC9A6" w:rsidR="00862427" w:rsidRPr="00862427" w:rsidRDefault="00862427" w:rsidP="00862427">
      <w:pPr>
        <w:pStyle w:val="ad"/>
        <w:spacing w:line="480" w:lineRule="auto"/>
        <w:rPr>
          <w:rFonts w:ascii="Times New Roman" w:hAnsi="Times New Roman" w:cs="Times New Roman"/>
          <w:noProof/>
        </w:rPr>
      </w:pPr>
    </w:p>
    <w:p w14:paraId="09F4F5A5" w14:textId="22486B1C" w:rsidR="00DC616B" w:rsidRPr="00F41146" w:rsidRDefault="00D80242" w:rsidP="00862427">
      <w:pPr>
        <w:pStyle w:val="ad"/>
        <w:spacing w:line="480" w:lineRule="auto"/>
        <w:rPr>
          <w:rFonts w:ascii="Times New Roman" w:eastAsia="Times New Roman" w:hAnsi="Times New Roman" w:cs="Times New Roman"/>
        </w:rPr>
      </w:pPr>
      <w:r w:rsidRPr="00862427">
        <w:rPr>
          <w:rFonts w:ascii="Times New Roman" w:eastAsia="Times New Roman" w:hAnsi="Times New Roman" w:cs="Times New Roman"/>
        </w:rPr>
        <w:fldChar w:fldCharType="end"/>
      </w:r>
    </w:p>
    <w:sectPr w:rsidR="00DC616B" w:rsidRPr="00F41146" w:rsidSect="006D165B">
      <w:footerReference w:type="even" r:id="rId8"/>
      <w:footerReference w:type="default" r:id="rId9"/>
      <w:pgSz w:w="11900" w:h="16840"/>
      <w:pgMar w:top="1985" w:right="1701" w:bottom="1701" w:left="1701" w:header="851" w:footer="992" w:gutter="0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BD1B4BB" w14:textId="77777777" w:rsidR="005C0696" w:rsidRDefault="005C0696" w:rsidP="00BA18F0">
      <w:r>
        <w:separator/>
      </w:r>
    </w:p>
  </w:endnote>
  <w:endnote w:type="continuationSeparator" w:id="0">
    <w:p w14:paraId="2CA46CF5" w14:textId="77777777" w:rsidR="005C0696" w:rsidRDefault="005C0696" w:rsidP="00BA18F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auto"/>
    <w:pitch w:val="variable"/>
    <w:sig w:usb0="00000287" w:usb1="00000000" w:usb2="00000000" w:usb3="00000000" w:csb0="0000009F" w:csb1="00000000"/>
  </w:font>
  <w:font w:name="ＭＳ 明朝">
    <w:panose1 w:val="02020609040205080304"/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ヒラギノ角ゴ ProN W3">
    <w:panose1 w:val="020B0300000000000000"/>
    <w:charset w:val="4E"/>
    <w:family w:val="auto"/>
    <w:pitch w:val="variable"/>
    <w:sig w:usb0="00000001" w:usb1="08070000" w:usb2="00000010" w:usb3="00000000" w:csb0="0002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20B0609070205080204"/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BC018F1" w14:textId="77777777" w:rsidR="005C0696" w:rsidRDefault="005C0696" w:rsidP="00BB5F46">
    <w:pPr>
      <w:pStyle w:val="a8"/>
      <w:framePr w:wrap="around" w:vAnchor="text" w:hAnchor="margin" w:xAlign="center" w:y="1"/>
      <w:rPr>
        <w:rStyle w:val="aa"/>
      </w:rPr>
    </w:pPr>
    <w:r>
      <w:rPr>
        <w:rStyle w:val="aa"/>
      </w:rPr>
      <w:fldChar w:fldCharType="begin"/>
    </w:r>
    <w:r>
      <w:rPr>
        <w:rStyle w:val="aa"/>
      </w:rPr>
      <w:instrText xml:space="preserve">PAGE  </w:instrText>
    </w:r>
    <w:r>
      <w:rPr>
        <w:rStyle w:val="aa"/>
      </w:rPr>
      <w:fldChar w:fldCharType="end"/>
    </w:r>
  </w:p>
  <w:p w14:paraId="511DB546" w14:textId="77777777" w:rsidR="005C0696" w:rsidRDefault="005C0696">
    <w:pPr>
      <w:pStyle w:val="a8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E744EA5" w14:textId="77777777" w:rsidR="005C0696" w:rsidRDefault="005C0696" w:rsidP="00BB5F46">
    <w:pPr>
      <w:pStyle w:val="a8"/>
      <w:framePr w:wrap="around" w:vAnchor="text" w:hAnchor="margin" w:xAlign="center" w:y="1"/>
      <w:rPr>
        <w:rStyle w:val="aa"/>
      </w:rPr>
    </w:pPr>
    <w:r>
      <w:rPr>
        <w:rStyle w:val="aa"/>
      </w:rPr>
      <w:fldChar w:fldCharType="begin"/>
    </w:r>
    <w:r>
      <w:rPr>
        <w:rStyle w:val="aa"/>
      </w:rPr>
      <w:instrText xml:space="preserve">PAGE  </w:instrText>
    </w:r>
    <w:r>
      <w:rPr>
        <w:rStyle w:val="aa"/>
      </w:rPr>
      <w:fldChar w:fldCharType="separate"/>
    </w:r>
    <w:r w:rsidR="00EF1F6A">
      <w:rPr>
        <w:rStyle w:val="aa"/>
        <w:noProof/>
      </w:rPr>
      <w:t>1</w:t>
    </w:r>
    <w:r>
      <w:rPr>
        <w:rStyle w:val="aa"/>
      </w:rPr>
      <w:fldChar w:fldCharType="end"/>
    </w:r>
  </w:p>
  <w:p w14:paraId="26874524" w14:textId="77777777" w:rsidR="005C0696" w:rsidRDefault="005C0696">
    <w:pPr>
      <w:pStyle w:val="a8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2E5184D" w14:textId="77777777" w:rsidR="005C0696" w:rsidRDefault="005C0696" w:rsidP="00BA18F0">
      <w:r>
        <w:separator/>
      </w:r>
    </w:p>
  </w:footnote>
  <w:footnote w:type="continuationSeparator" w:id="0">
    <w:p w14:paraId="6FE14BE0" w14:textId="77777777" w:rsidR="005C0696" w:rsidRDefault="005C0696" w:rsidP="00BA18F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doNotTrackMoves/>
  <w:defaultTabStop w:val="960"/>
  <w:drawingGridVerticalSpacing w:val="200"/>
  <w:displayHorizontalDrawingGridEvery w:val="0"/>
  <w:displayVerticalDrawingGridEvery w:val="2"/>
  <w:characterSpacingControl w:val="compressPunctuation"/>
  <w:savePreviewPicture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entury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v2z20trj9s9suesfeqpvd2orp05rvvdva22&quot;&gt; reference NER&lt;record-ids&gt;&lt;item&gt;833&lt;/item&gt;&lt;item&gt;1102&lt;/item&gt;&lt;item&gt;1110&lt;/item&gt;&lt;/record-ids&gt;&lt;/item&gt;&lt;/Libraries&gt;"/>
  </w:docVars>
  <w:rsids>
    <w:rsidRoot w:val="006E55F8"/>
    <w:rsid w:val="00023195"/>
    <w:rsid w:val="0003436F"/>
    <w:rsid w:val="00051A85"/>
    <w:rsid w:val="00064DC8"/>
    <w:rsid w:val="000A2049"/>
    <w:rsid w:val="000B72F8"/>
    <w:rsid w:val="000E6260"/>
    <w:rsid w:val="0011583C"/>
    <w:rsid w:val="001364C9"/>
    <w:rsid w:val="00175B08"/>
    <w:rsid w:val="0019228E"/>
    <w:rsid w:val="001971C4"/>
    <w:rsid w:val="001A35B3"/>
    <w:rsid w:val="001A70E8"/>
    <w:rsid w:val="001D6A78"/>
    <w:rsid w:val="001F1F99"/>
    <w:rsid w:val="00204EE1"/>
    <w:rsid w:val="00210095"/>
    <w:rsid w:val="00251954"/>
    <w:rsid w:val="00252D7D"/>
    <w:rsid w:val="002538BE"/>
    <w:rsid w:val="002921B7"/>
    <w:rsid w:val="002A50CC"/>
    <w:rsid w:val="002B4339"/>
    <w:rsid w:val="00326C41"/>
    <w:rsid w:val="0035128D"/>
    <w:rsid w:val="00362D3D"/>
    <w:rsid w:val="00395732"/>
    <w:rsid w:val="00397810"/>
    <w:rsid w:val="003C0D47"/>
    <w:rsid w:val="003F3EEA"/>
    <w:rsid w:val="00401FCE"/>
    <w:rsid w:val="004021A5"/>
    <w:rsid w:val="00410B39"/>
    <w:rsid w:val="0042151B"/>
    <w:rsid w:val="004B4F93"/>
    <w:rsid w:val="004E74E6"/>
    <w:rsid w:val="004E7D0B"/>
    <w:rsid w:val="004F7D84"/>
    <w:rsid w:val="00505006"/>
    <w:rsid w:val="00515AB9"/>
    <w:rsid w:val="0052216F"/>
    <w:rsid w:val="0053476D"/>
    <w:rsid w:val="00542C1C"/>
    <w:rsid w:val="00556035"/>
    <w:rsid w:val="005620C1"/>
    <w:rsid w:val="00564943"/>
    <w:rsid w:val="00575D28"/>
    <w:rsid w:val="005775CA"/>
    <w:rsid w:val="005C0696"/>
    <w:rsid w:val="005D0BB9"/>
    <w:rsid w:val="005D425A"/>
    <w:rsid w:val="00616494"/>
    <w:rsid w:val="006243F0"/>
    <w:rsid w:val="0063579A"/>
    <w:rsid w:val="0069407F"/>
    <w:rsid w:val="006B299A"/>
    <w:rsid w:val="006C40BA"/>
    <w:rsid w:val="006D165B"/>
    <w:rsid w:val="006E305C"/>
    <w:rsid w:val="006E32B0"/>
    <w:rsid w:val="006E55F8"/>
    <w:rsid w:val="006F3528"/>
    <w:rsid w:val="006F6AAF"/>
    <w:rsid w:val="00721881"/>
    <w:rsid w:val="00722E57"/>
    <w:rsid w:val="00735B69"/>
    <w:rsid w:val="00743EA6"/>
    <w:rsid w:val="00757AC6"/>
    <w:rsid w:val="007C01B4"/>
    <w:rsid w:val="007C2D2E"/>
    <w:rsid w:val="007C7174"/>
    <w:rsid w:val="007E2841"/>
    <w:rsid w:val="007F3CD0"/>
    <w:rsid w:val="00817471"/>
    <w:rsid w:val="00822AF6"/>
    <w:rsid w:val="00827B3C"/>
    <w:rsid w:val="00862427"/>
    <w:rsid w:val="0088270F"/>
    <w:rsid w:val="008967FE"/>
    <w:rsid w:val="008A5AA6"/>
    <w:rsid w:val="008C0909"/>
    <w:rsid w:val="008D396B"/>
    <w:rsid w:val="008E603C"/>
    <w:rsid w:val="008F2230"/>
    <w:rsid w:val="009115B7"/>
    <w:rsid w:val="00931412"/>
    <w:rsid w:val="00996209"/>
    <w:rsid w:val="009A3D8D"/>
    <w:rsid w:val="009C580C"/>
    <w:rsid w:val="009C5DD6"/>
    <w:rsid w:val="009D4F8B"/>
    <w:rsid w:val="00A12516"/>
    <w:rsid w:val="00A157E6"/>
    <w:rsid w:val="00A27BD6"/>
    <w:rsid w:val="00A41591"/>
    <w:rsid w:val="00AB71A4"/>
    <w:rsid w:val="00AC0C48"/>
    <w:rsid w:val="00AD38AE"/>
    <w:rsid w:val="00AE5498"/>
    <w:rsid w:val="00B2044C"/>
    <w:rsid w:val="00B218D1"/>
    <w:rsid w:val="00B34D9F"/>
    <w:rsid w:val="00B36BD5"/>
    <w:rsid w:val="00B73303"/>
    <w:rsid w:val="00B73BFC"/>
    <w:rsid w:val="00B85B99"/>
    <w:rsid w:val="00BA18F0"/>
    <w:rsid w:val="00BB5F46"/>
    <w:rsid w:val="00BC23DC"/>
    <w:rsid w:val="00BC700E"/>
    <w:rsid w:val="00BE4E44"/>
    <w:rsid w:val="00C03B00"/>
    <w:rsid w:val="00C14A8B"/>
    <w:rsid w:val="00C150A8"/>
    <w:rsid w:val="00C322C2"/>
    <w:rsid w:val="00C41313"/>
    <w:rsid w:val="00C46689"/>
    <w:rsid w:val="00C523F9"/>
    <w:rsid w:val="00C5354D"/>
    <w:rsid w:val="00C74B20"/>
    <w:rsid w:val="00C85673"/>
    <w:rsid w:val="00CB1D56"/>
    <w:rsid w:val="00CC3478"/>
    <w:rsid w:val="00CC5A29"/>
    <w:rsid w:val="00CE12C6"/>
    <w:rsid w:val="00D60356"/>
    <w:rsid w:val="00D619D0"/>
    <w:rsid w:val="00D80242"/>
    <w:rsid w:val="00D86CC4"/>
    <w:rsid w:val="00D87A9B"/>
    <w:rsid w:val="00D92E6E"/>
    <w:rsid w:val="00D9539C"/>
    <w:rsid w:val="00DC616B"/>
    <w:rsid w:val="00E206F9"/>
    <w:rsid w:val="00E22B8B"/>
    <w:rsid w:val="00E34F18"/>
    <w:rsid w:val="00E6011C"/>
    <w:rsid w:val="00E6606A"/>
    <w:rsid w:val="00E773C2"/>
    <w:rsid w:val="00EA2810"/>
    <w:rsid w:val="00EC608A"/>
    <w:rsid w:val="00ED3CD3"/>
    <w:rsid w:val="00EF1F6A"/>
    <w:rsid w:val="00F27906"/>
    <w:rsid w:val="00F33F0B"/>
    <w:rsid w:val="00F34E2D"/>
    <w:rsid w:val="00F35813"/>
    <w:rsid w:val="00F41146"/>
    <w:rsid w:val="00FC47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>
      <v:textbox inset="5.85pt,.7pt,5.85pt,.7pt"/>
    </o:shapedefaults>
    <o:shapelayout v:ext="edit">
      <o:idmap v:ext="edit" data="1"/>
    </o:shapelayout>
  </w:shapeDefaults>
  <w:decimalSymbol w:val="."/>
  <w:listSeparator w:val=","/>
  <w14:docId w14:val="76D9C7A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semiHidden/>
    <w:unhideWhenUsed/>
    <w:rsid w:val="004021A5"/>
    <w:rPr>
      <w:sz w:val="18"/>
      <w:szCs w:val="18"/>
    </w:rPr>
  </w:style>
  <w:style w:type="paragraph" w:styleId="a4">
    <w:name w:val="annotation text"/>
    <w:basedOn w:val="a"/>
    <w:link w:val="a5"/>
    <w:uiPriority w:val="99"/>
    <w:semiHidden/>
    <w:unhideWhenUsed/>
    <w:rsid w:val="004021A5"/>
  </w:style>
  <w:style w:type="character" w:customStyle="1" w:styleId="a5">
    <w:name w:val="コメント文字列 (文字)"/>
    <w:basedOn w:val="a0"/>
    <w:link w:val="a4"/>
    <w:uiPriority w:val="99"/>
    <w:semiHidden/>
    <w:rsid w:val="004021A5"/>
  </w:style>
  <w:style w:type="paragraph" w:styleId="a6">
    <w:name w:val="Balloon Text"/>
    <w:basedOn w:val="a"/>
    <w:link w:val="a7"/>
    <w:uiPriority w:val="99"/>
    <w:semiHidden/>
    <w:unhideWhenUsed/>
    <w:rsid w:val="004021A5"/>
    <w:rPr>
      <w:rFonts w:ascii="ヒラギノ角ゴ ProN W3" w:eastAsia="ヒラギノ角ゴ ProN W3"/>
      <w:sz w:val="18"/>
      <w:szCs w:val="18"/>
    </w:rPr>
  </w:style>
  <w:style w:type="character" w:customStyle="1" w:styleId="a7">
    <w:name w:val="吹き出し (文字)"/>
    <w:basedOn w:val="a0"/>
    <w:link w:val="a6"/>
    <w:uiPriority w:val="99"/>
    <w:semiHidden/>
    <w:rsid w:val="004021A5"/>
    <w:rPr>
      <w:rFonts w:ascii="ヒラギノ角ゴ ProN W3" w:eastAsia="ヒラギノ角ゴ ProN W3"/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BA18F0"/>
    <w:pPr>
      <w:tabs>
        <w:tab w:val="center" w:pos="4252"/>
        <w:tab w:val="right" w:pos="8504"/>
      </w:tabs>
      <w:snapToGrid w:val="0"/>
    </w:pPr>
  </w:style>
  <w:style w:type="character" w:customStyle="1" w:styleId="a9">
    <w:name w:val="フッター (文字)"/>
    <w:basedOn w:val="a0"/>
    <w:link w:val="a8"/>
    <w:uiPriority w:val="99"/>
    <w:rsid w:val="00BA18F0"/>
  </w:style>
  <w:style w:type="character" w:styleId="aa">
    <w:name w:val="page number"/>
    <w:basedOn w:val="a0"/>
    <w:uiPriority w:val="99"/>
    <w:semiHidden/>
    <w:unhideWhenUsed/>
    <w:rsid w:val="00BA18F0"/>
  </w:style>
  <w:style w:type="paragraph" w:styleId="ab">
    <w:name w:val="annotation subject"/>
    <w:basedOn w:val="a4"/>
    <w:next w:val="a4"/>
    <w:link w:val="ac"/>
    <w:uiPriority w:val="99"/>
    <w:semiHidden/>
    <w:unhideWhenUsed/>
    <w:rsid w:val="00C85673"/>
    <w:pPr>
      <w:jc w:val="left"/>
    </w:pPr>
    <w:rPr>
      <w:b/>
      <w:bCs/>
    </w:rPr>
  </w:style>
  <w:style w:type="character" w:customStyle="1" w:styleId="ac">
    <w:name w:val="コメント内容 (文字)"/>
    <w:basedOn w:val="a5"/>
    <w:link w:val="ab"/>
    <w:uiPriority w:val="99"/>
    <w:semiHidden/>
    <w:rsid w:val="00C85673"/>
    <w:rPr>
      <w:b/>
      <w:bCs/>
    </w:rPr>
  </w:style>
  <w:style w:type="paragraph" w:styleId="ad">
    <w:name w:val="No Spacing"/>
    <w:uiPriority w:val="1"/>
    <w:qFormat/>
    <w:rsid w:val="00D87A9B"/>
    <w:rPr>
      <w:kern w:val="0"/>
      <w:sz w:val="22"/>
      <w:szCs w:val="22"/>
      <w:lang w:eastAsia="en-US"/>
    </w:rPr>
  </w:style>
  <w:style w:type="character" w:styleId="ae">
    <w:name w:val="Hyperlink"/>
    <w:basedOn w:val="a0"/>
    <w:uiPriority w:val="99"/>
    <w:unhideWhenUsed/>
    <w:rsid w:val="00D80242"/>
    <w:rPr>
      <w:color w:val="0000FF" w:themeColor="hyperlink"/>
      <w:u w:val="single"/>
    </w:rPr>
  </w:style>
  <w:style w:type="paragraph" w:styleId="af">
    <w:name w:val="Revision"/>
    <w:hidden/>
    <w:uiPriority w:val="99"/>
    <w:semiHidden/>
    <w:rsid w:val="00A27BD6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semiHidden/>
    <w:unhideWhenUsed/>
    <w:rsid w:val="004021A5"/>
    <w:rPr>
      <w:sz w:val="18"/>
      <w:szCs w:val="18"/>
    </w:rPr>
  </w:style>
  <w:style w:type="paragraph" w:styleId="a4">
    <w:name w:val="annotation text"/>
    <w:basedOn w:val="a"/>
    <w:link w:val="a5"/>
    <w:uiPriority w:val="99"/>
    <w:semiHidden/>
    <w:unhideWhenUsed/>
    <w:rsid w:val="004021A5"/>
  </w:style>
  <w:style w:type="character" w:customStyle="1" w:styleId="a5">
    <w:name w:val="コメント文字列 (文字)"/>
    <w:basedOn w:val="a0"/>
    <w:link w:val="a4"/>
    <w:uiPriority w:val="99"/>
    <w:semiHidden/>
    <w:rsid w:val="004021A5"/>
  </w:style>
  <w:style w:type="paragraph" w:styleId="a6">
    <w:name w:val="Balloon Text"/>
    <w:basedOn w:val="a"/>
    <w:link w:val="a7"/>
    <w:uiPriority w:val="99"/>
    <w:semiHidden/>
    <w:unhideWhenUsed/>
    <w:rsid w:val="004021A5"/>
    <w:rPr>
      <w:rFonts w:ascii="ヒラギノ角ゴ ProN W3" w:eastAsia="ヒラギノ角ゴ ProN W3"/>
      <w:sz w:val="18"/>
      <w:szCs w:val="18"/>
    </w:rPr>
  </w:style>
  <w:style w:type="character" w:customStyle="1" w:styleId="a7">
    <w:name w:val="吹き出し (文字)"/>
    <w:basedOn w:val="a0"/>
    <w:link w:val="a6"/>
    <w:uiPriority w:val="99"/>
    <w:semiHidden/>
    <w:rsid w:val="004021A5"/>
    <w:rPr>
      <w:rFonts w:ascii="ヒラギノ角ゴ ProN W3" w:eastAsia="ヒラギノ角ゴ ProN W3"/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BA18F0"/>
    <w:pPr>
      <w:tabs>
        <w:tab w:val="center" w:pos="4252"/>
        <w:tab w:val="right" w:pos="8504"/>
      </w:tabs>
      <w:snapToGrid w:val="0"/>
    </w:pPr>
  </w:style>
  <w:style w:type="character" w:customStyle="1" w:styleId="a9">
    <w:name w:val="フッター (文字)"/>
    <w:basedOn w:val="a0"/>
    <w:link w:val="a8"/>
    <w:uiPriority w:val="99"/>
    <w:rsid w:val="00BA18F0"/>
  </w:style>
  <w:style w:type="character" w:styleId="aa">
    <w:name w:val="page number"/>
    <w:basedOn w:val="a0"/>
    <w:uiPriority w:val="99"/>
    <w:semiHidden/>
    <w:unhideWhenUsed/>
    <w:rsid w:val="00BA18F0"/>
  </w:style>
  <w:style w:type="paragraph" w:styleId="ab">
    <w:name w:val="annotation subject"/>
    <w:basedOn w:val="a4"/>
    <w:next w:val="a4"/>
    <w:link w:val="ac"/>
    <w:uiPriority w:val="99"/>
    <w:semiHidden/>
    <w:unhideWhenUsed/>
    <w:rsid w:val="00C85673"/>
    <w:pPr>
      <w:jc w:val="left"/>
    </w:pPr>
    <w:rPr>
      <w:b/>
      <w:bCs/>
    </w:rPr>
  </w:style>
  <w:style w:type="character" w:customStyle="1" w:styleId="ac">
    <w:name w:val="コメント内容 (文字)"/>
    <w:basedOn w:val="a5"/>
    <w:link w:val="ab"/>
    <w:uiPriority w:val="99"/>
    <w:semiHidden/>
    <w:rsid w:val="00C85673"/>
    <w:rPr>
      <w:b/>
      <w:bCs/>
    </w:rPr>
  </w:style>
  <w:style w:type="paragraph" w:styleId="ad">
    <w:name w:val="No Spacing"/>
    <w:uiPriority w:val="1"/>
    <w:qFormat/>
    <w:rsid w:val="00D87A9B"/>
    <w:rPr>
      <w:kern w:val="0"/>
      <w:sz w:val="22"/>
      <w:szCs w:val="22"/>
      <w:lang w:eastAsia="en-US"/>
    </w:rPr>
  </w:style>
  <w:style w:type="character" w:styleId="ae">
    <w:name w:val="Hyperlink"/>
    <w:basedOn w:val="a0"/>
    <w:uiPriority w:val="99"/>
    <w:unhideWhenUsed/>
    <w:rsid w:val="00D80242"/>
    <w:rPr>
      <w:color w:val="0000FF" w:themeColor="hyperlink"/>
      <w:u w:val="single"/>
    </w:rPr>
  </w:style>
  <w:style w:type="paragraph" w:styleId="af">
    <w:name w:val="Revision"/>
    <w:hidden/>
    <w:uiPriority w:val="99"/>
    <w:semiHidden/>
    <w:rsid w:val="00A27BD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47065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5147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641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769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942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370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2539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850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9019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6951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B64DB73-7E2B-A44A-B880-BDD8867EC1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4</Pages>
  <Words>1033</Words>
  <Characters>5893</Characters>
  <Application>Microsoft Macintosh Word</Application>
  <DocSecurity>0</DocSecurity>
  <Lines>49</Lines>
  <Paragraphs>13</Paragraphs>
  <ScaleCrop>false</ScaleCrop>
  <Company>学習院大学</Company>
  <LinksUpToDate>false</LinksUpToDate>
  <CharactersWithSpaces>69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毛谷村 賢司</dc:creator>
  <cp:keywords/>
  <dc:description/>
  <cp:lastModifiedBy>毛谷村 賢司</cp:lastModifiedBy>
  <cp:revision>4</cp:revision>
  <cp:lastPrinted>2015-12-28T08:02:00Z</cp:lastPrinted>
  <dcterms:created xsi:type="dcterms:W3CDTF">2016-03-22T04:53:00Z</dcterms:created>
  <dcterms:modified xsi:type="dcterms:W3CDTF">2016-03-22T05:13:00Z</dcterms:modified>
</cp:coreProperties>
</file>